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7470" w:rsidRDefault="00BC7470" w:rsidP="00BC7470">
      <w:pPr>
        <w:pStyle w:val="Title"/>
      </w:pPr>
      <w:bookmarkStart w:id="0" w:name="_Toc429448504"/>
      <w:r>
        <w:t>Response to Committee (June 3, 2010) Report</w:t>
      </w:r>
      <w:bookmarkEnd w:id="0"/>
    </w:p>
    <w:p w:rsidR="00BC7470" w:rsidRDefault="00BC7470" w:rsidP="00BC7470">
      <w:r>
        <w:t>The committee formed on June 3 2010, issued a report from which 45 action items were derived. A response for each item is given in the following sections.</w:t>
      </w:r>
    </w:p>
    <w:p w:rsidR="00BC7470" w:rsidRDefault="00BC7470" w:rsidP="00BC7470">
      <w:r w:rsidRPr="0058087B">
        <w:rPr>
          <w:highlight w:val="green"/>
        </w:rPr>
        <w:t>Green</w:t>
      </w:r>
      <w:r>
        <w:t xml:space="preserve"> highlighted tasks are fully complete.</w:t>
      </w:r>
    </w:p>
    <w:p w:rsidR="00BC7470" w:rsidRDefault="00BC7470" w:rsidP="00BC7470">
      <w:r w:rsidRPr="0058087B">
        <w:rPr>
          <w:highlight w:val="yellow"/>
        </w:rPr>
        <w:t>Yellow</w:t>
      </w:r>
      <w:r>
        <w:t xml:space="preserve"> highlighted tasks need to be readdressed as they may no longer be applicable or considered proper.</w:t>
      </w:r>
    </w:p>
    <w:p w:rsidR="00BC7470" w:rsidRDefault="00BC7470" w:rsidP="00BC7470">
      <w:r w:rsidRPr="0058087B">
        <w:rPr>
          <w:b/>
          <w:color w:val="FF0000"/>
          <w:u w:val="single"/>
        </w:rPr>
        <w:t>Red</w:t>
      </w:r>
      <w:r w:rsidRPr="0058087B">
        <w:rPr>
          <w:color w:val="FF0000"/>
        </w:rPr>
        <w:t xml:space="preserve"> </w:t>
      </w:r>
      <w:r>
        <w:t>tasks remain incomplete</w:t>
      </w:r>
    </w:p>
    <w:p w:rsidR="00BC7470" w:rsidRDefault="00BC7470" w:rsidP="00BC7470">
      <w:pPr>
        <w:pStyle w:val="Heading2"/>
      </w:pPr>
      <w:bookmarkStart w:id="1" w:name="_Toc429448505"/>
      <w:r>
        <w:t>Administrative Action Items</w:t>
      </w:r>
      <w:bookmarkEnd w:id="1"/>
    </w:p>
    <w:p w:rsidR="00BC7470" w:rsidRPr="0058087B" w:rsidRDefault="00BC7470" w:rsidP="00BC7470">
      <w:pPr>
        <w:pStyle w:val="Heading3"/>
        <w:rPr>
          <w:highlight w:val="green"/>
        </w:rPr>
      </w:pPr>
      <w:bookmarkStart w:id="2" w:name="_Toc429448506"/>
      <w:r w:rsidRPr="0058087B">
        <w:rPr>
          <w:highlight w:val="green"/>
        </w:rPr>
        <w:t>Task 1:</w:t>
      </w:r>
      <w:bookmarkEnd w:id="2"/>
      <w:r w:rsidRPr="0058087B">
        <w:rPr>
          <w:highlight w:val="green"/>
        </w:rPr>
        <w:t xml:space="preserve"> Complete</w:t>
      </w:r>
    </w:p>
    <w:p w:rsidR="00BC7470" w:rsidRDefault="00BC7470" w:rsidP="00BC7470">
      <w:r>
        <w:t>Appoint a lead person at JLAB, a design authority, who will emphasize the engineering aspects of the target system and who will be responsible for the design, fabrication, procurement, installation and operation of the system.</w:t>
      </w:r>
    </w:p>
    <w:p w:rsidR="00BC7470" w:rsidRDefault="00BC7470" w:rsidP="00BC7470">
      <w:r>
        <w:t>This has been completed. The JLAB Design Authority Is David Meekins.</w:t>
      </w:r>
    </w:p>
    <w:p w:rsidR="00BC7470" w:rsidRPr="0058087B" w:rsidRDefault="00BC7470" w:rsidP="00BC7470">
      <w:pPr>
        <w:pStyle w:val="Heading3"/>
        <w:rPr>
          <w:highlight w:val="green"/>
        </w:rPr>
      </w:pPr>
      <w:bookmarkStart w:id="3" w:name="_Toc429448507"/>
      <w:r w:rsidRPr="0058087B">
        <w:rPr>
          <w:highlight w:val="green"/>
        </w:rPr>
        <w:t>Task 2:</w:t>
      </w:r>
      <w:bookmarkEnd w:id="3"/>
      <w:r w:rsidRPr="0058087B">
        <w:rPr>
          <w:highlight w:val="green"/>
        </w:rPr>
        <w:t xml:space="preserve"> Complete</w:t>
      </w:r>
    </w:p>
    <w:p w:rsidR="00BC7470" w:rsidRDefault="00BC7470" w:rsidP="00BC7470">
      <w:r>
        <w:t>Establish an engineering team.</w:t>
      </w:r>
    </w:p>
    <w:p w:rsidR="00BC7470" w:rsidRDefault="00BC7470" w:rsidP="00BC7470">
      <w:r>
        <w:t>This task has been completed the team members are</w:t>
      </w:r>
    </w:p>
    <w:p w:rsidR="00BC7470" w:rsidRDefault="00BC7470" w:rsidP="00BC7470">
      <w:pPr>
        <w:pStyle w:val="ListParagraph"/>
        <w:numPr>
          <w:ilvl w:val="0"/>
          <w:numId w:val="2"/>
        </w:numPr>
      </w:pPr>
      <w:r>
        <w:t>Dave Meekins (Responsible Engineer)</w:t>
      </w:r>
    </w:p>
    <w:p w:rsidR="00BC7470" w:rsidRDefault="00BC7470" w:rsidP="00BC7470">
      <w:pPr>
        <w:pStyle w:val="ListParagraph"/>
        <w:numPr>
          <w:ilvl w:val="0"/>
          <w:numId w:val="2"/>
        </w:numPr>
      </w:pPr>
      <w:r>
        <w:t>Hall A Engineering Group (R. Wines lead)</w:t>
      </w:r>
    </w:p>
    <w:p w:rsidR="00BC7470" w:rsidRDefault="00BC7470" w:rsidP="00BC7470">
      <w:pPr>
        <w:pStyle w:val="ListParagraph"/>
        <w:numPr>
          <w:ilvl w:val="0"/>
          <w:numId w:val="2"/>
        </w:numPr>
      </w:pPr>
      <w:r>
        <w:t>R. Holt and T. O’Conner ANL</w:t>
      </w:r>
    </w:p>
    <w:p w:rsidR="00BC7470" w:rsidRDefault="00BC7470" w:rsidP="00BC7470">
      <w:pPr>
        <w:pStyle w:val="ListParagraph"/>
        <w:numPr>
          <w:ilvl w:val="0"/>
          <w:numId w:val="2"/>
        </w:numPr>
      </w:pPr>
      <w:r>
        <w:t>JLAB Target Group (C. Keith lead)</w:t>
      </w:r>
    </w:p>
    <w:p w:rsidR="00BC7470" w:rsidRDefault="00BC7470" w:rsidP="00BC7470">
      <w:pPr>
        <w:pStyle w:val="ListParagraph"/>
        <w:numPr>
          <w:ilvl w:val="0"/>
          <w:numId w:val="2"/>
        </w:numPr>
      </w:pPr>
      <w:r>
        <w:t xml:space="preserve">SRTE (J. </w:t>
      </w:r>
      <w:proofErr w:type="spellStart"/>
      <w:r>
        <w:t>Novajosky</w:t>
      </w:r>
      <w:proofErr w:type="spellEnd"/>
      <w:r>
        <w:t xml:space="preserve"> manager)</w:t>
      </w:r>
    </w:p>
    <w:p w:rsidR="00BC7470" w:rsidRPr="00BE53D3" w:rsidRDefault="00BC7470" w:rsidP="00BC7470">
      <w:pPr>
        <w:pStyle w:val="ListParagraph"/>
        <w:numPr>
          <w:ilvl w:val="0"/>
          <w:numId w:val="2"/>
        </w:numPr>
      </w:pPr>
      <w:r>
        <w:t xml:space="preserve">SRNL (H. Lee </w:t>
      </w:r>
      <w:proofErr w:type="spellStart"/>
      <w:r>
        <w:t>Nigg</w:t>
      </w:r>
      <w:proofErr w:type="spellEnd"/>
      <w:r>
        <w:t xml:space="preserve"> lead)</w:t>
      </w:r>
    </w:p>
    <w:p w:rsidR="00BC7470" w:rsidRPr="0058087B" w:rsidRDefault="00BC7470" w:rsidP="00BC7470">
      <w:pPr>
        <w:pStyle w:val="Heading3"/>
        <w:rPr>
          <w:highlight w:val="yellow"/>
        </w:rPr>
      </w:pPr>
      <w:bookmarkStart w:id="4" w:name="_Toc429448508"/>
      <w:r w:rsidRPr="0058087B">
        <w:rPr>
          <w:highlight w:val="yellow"/>
        </w:rPr>
        <w:t>Task 3:</w:t>
      </w:r>
      <w:bookmarkEnd w:id="4"/>
      <w:r w:rsidRPr="0058087B">
        <w:rPr>
          <w:highlight w:val="yellow"/>
        </w:rPr>
        <w:t xml:space="preserve"> </w:t>
      </w:r>
      <w:r>
        <w:rPr>
          <w:highlight w:val="yellow"/>
        </w:rPr>
        <w:t>Complete</w:t>
      </w:r>
    </w:p>
    <w:p w:rsidR="00BC7470" w:rsidRDefault="00BC7470" w:rsidP="00BC7470">
      <w:r>
        <w:t>Develop clear responsibilities for INL, JLAB, and collaboration; and determine who will sign off on safety checkout plans.</w:t>
      </w:r>
    </w:p>
    <w:p w:rsidR="00BC7470" w:rsidRPr="00BE53D3" w:rsidRDefault="00BC7470" w:rsidP="00BC7470">
      <w:r>
        <w:t xml:space="preserve">This requirement is no longer directly applicable. There are two current agreements (ICO) with SRS/SRNL to perform the cell filling and material testing </w:t>
      </w:r>
      <w:r>
        <w:fldChar w:fldCharType="begin" w:fldLock="1"/>
      </w:r>
      <w:r w:rsidR="00FC1E75">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 "plainTextFormattedCitation" : "\u00a0[1]", "previouslyFormattedCitation" : "\u00a0[1]" }, "properties" : { "noteIndex" : 0 }, "schema" : "https://github.com/citation-style-language/schema/raw/master/csl-citation.json" }</w:instrText>
      </w:r>
      <w:r>
        <w:fldChar w:fldCharType="separate"/>
      </w:r>
      <w:r w:rsidR="00B86E41" w:rsidRPr="00B86E41">
        <w:rPr>
          <w:noProof/>
        </w:rPr>
        <w:t> [1]</w:t>
      </w:r>
      <w:r>
        <w:fldChar w:fldCharType="end"/>
      </w:r>
      <w:r>
        <w:fldChar w:fldCharType="begin" w:fldLock="1"/>
      </w:r>
      <w:r w:rsidR="00FC1E75">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2]", "plainTextFormattedCitation" : "\u00a0[2]", "previouslyFormattedCitation" : "\u00a0[2]" }, "properties" : { "noteIndex" : 0 }, "schema" : "https://github.com/citation-style-language/schema/raw/master/csl-citation.json" }</w:instrText>
      </w:r>
      <w:r>
        <w:fldChar w:fldCharType="separate"/>
      </w:r>
      <w:r w:rsidR="00B86E41" w:rsidRPr="00B86E41">
        <w:rPr>
          <w:noProof/>
        </w:rPr>
        <w:t> [2]</w:t>
      </w:r>
      <w:r>
        <w:fldChar w:fldCharType="end"/>
      </w:r>
      <w:r>
        <w:t>. These agreements clearly define tasks and budgets. SRS personnel shall be responsible for completing the required Safety Basis. JLAB personnel shall provide all necessary calculations and proof testing data to SRS. Additionally JLAB shall provide leak test, weld and material documentation, and inspection assembly reports to SRS with the active cell in preparation for filling.</w:t>
      </w:r>
    </w:p>
    <w:p w:rsidR="00BC7470" w:rsidRPr="00C4504F" w:rsidRDefault="00BC7470" w:rsidP="00BC7470">
      <w:pPr>
        <w:pStyle w:val="Heading3"/>
        <w:rPr>
          <w:highlight w:val="yellow"/>
        </w:rPr>
      </w:pPr>
      <w:bookmarkStart w:id="5" w:name="_Ref429270833"/>
      <w:bookmarkStart w:id="6" w:name="_Toc429448509"/>
      <w:r w:rsidRPr="00C4504F">
        <w:rPr>
          <w:highlight w:val="yellow"/>
        </w:rPr>
        <w:lastRenderedPageBreak/>
        <w:t>Task 4:</w:t>
      </w:r>
      <w:bookmarkEnd w:id="5"/>
      <w:bookmarkEnd w:id="6"/>
      <w:r w:rsidRPr="00C4504F">
        <w:rPr>
          <w:highlight w:val="yellow"/>
        </w:rPr>
        <w:t xml:space="preserve"> </w:t>
      </w:r>
      <w:r>
        <w:rPr>
          <w:highlight w:val="yellow"/>
        </w:rPr>
        <w:t>Complete</w:t>
      </w:r>
    </w:p>
    <w:p w:rsidR="00BC7470" w:rsidRDefault="00BC7470" w:rsidP="00BC7470">
      <w:r>
        <w:t>Administrative requirement that beam blow-up optics are used in experiment.</w:t>
      </w:r>
    </w:p>
    <w:p w:rsidR="00BC7470" w:rsidRPr="009A1453" w:rsidRDefault="00BC7470" w:rsidP="00BC7470">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t>6.1.3</w:t>
      </w:r>
      <w:r>
        <w:fldChar w:fldCharType="end"/>
      </w:r>
      <w:r>
        <w:t xml:space="preserve"> and shows that the cell is sufficiently designed to survive this condition for a limited time period. Concerns over beam induced hydrogen corrosion indicate that the cell operating temperature must be kept below 180K. The raster off condition does not meet this requirement thus, it is only allowed for very short periods of time prior to the FSD trip on raster. An additional software FSD may be placed on the final focusing quad setup if deemed appropriate.</w:t>
      </w:r>
      <w:r w:rsidR="00B80363">
        <w:t xml:space="preserve"> Beam spot shall be adjusted for each energy as required. The minimum spot size shall be 0.150 mm.</w:t>
      </w:r>
    </w:p>
    <w:p w:rsidR="00BC7470" w:rsidRPr="00C4504F" w:rsidRDefault="00BC7470" w:rsidP="00BC7470">
      <w:pPr>
        <w:pStyle w:val="Heading3"/>
        <w:rPr>
          <w:highlight w:val="yellow"/>
        </w:rPr>
      </w:pPr>
      <w:bookmarkStart w:id="7" w:name="_Ref429270199"/>
      <w:bookmarkStart w:id="8" w:name="_Toc429448510"/>
      <w:r w:rsidRPr="00C4504F">
        <w:rPr>
          <w:highlight w:val="yellow"/>
        </w:rPr>
        <w:t>Task 5:</w:t>
      </w:r>
      <w:bookmarkEnd w:id="7"/>
      <w:bookmarkEnd w:id="8"/>
      <w:r w:rsidRPr="00C4504F">
        <w:rPr>
          <w:highlight w:val="yellow"/>
        </w:rPr>
        <w:t xml:space="preserve"> Complete</w:t>
      </w:r>
    </w:p>
    <w:p w:rsidR="00BC7470" w:rsidRDefault="00BC7470" w:rsidP="00BC7470">
      <w:r>
        <w:t>Administrative limit on beam trip rate when cell is in the beam.</w:t>
      </w:r>
    </w:p>
    <w:p w:rsidR="00BC7470" w:rsidRDefault="00BC7470" w:rsidP="00BC7470">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 The analysis assumes ~18000 cycles. A more rapid trip rate shall not be allowed.</w:t>
      </w:r>
    </w:p>
    <w:p w:rsidR="00BC7470" w:rsidRPr="009A1453" w:rsidRDefault="00BC7470" w:rsidP="00BC7470">
      <w:r>
        <w:t xml:space="preserve">A safety algorithm was developed by R. Holt that also addresses this issue </w:t>
      </w:r>
      <w:r>
        <w:fldChar w:fldCharType="begin" w:fldLock="1"/>
      </w:r>
      <w:r w:rsidR="00FC1E75">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 "plainTextFormattedCitation" : "\u00a0[3]", "previouslyFormattedCitation" : "\u00a0[3]" }, "properties" : { "noteIndex" : 0 }, "schema" : "https://github.com/citation-style-language/schema/raw/master/csl-citation.json" }</w:instrText>
      </w:r>
      <w:r>
        <w:fldChar w:fldCharType="separate"/>
      </w:r>
      <w:r w:rsidR="00B86E41" w:rsidRPr="00B86E41">
        <w:rPr>
          <w:noProof/>
        </w:rPr>
        <w:t> [3]</w:t>
      </w:r>
      <w:r>
        <w:fldChar w:fldCharType="end"/>
      </w:r>
      <w:r>
        <w:t>.</w:t>
      </w:r>
    </w:p>
    <w:p w:rsidR="00BC7470" w:rsidRPr="00A74475" w:rsidRDefault="00BC7470" w:rsidP="00BC7470">
      <w:pPr>
        <w:pStyle w:val="Heading3"/>
        <w:rPr>
          <w:highlight w:val="yellow"/>
        </w:rPr>
      </w:pPr>
      <w:bookmarkStart w:id="9" w:name="_Toc429448511"/>
      <w:r w:rsidRPr="00A74475">
        <w:rPr>
          <w:highlight w:val="yellow"/>
        </w:rPr>
        <w:t>Task 6:</w:t>
      </w:r>
      <w:bookmarkEnd w:id="9"/>
      <w:r w:rsidRPr="00A74475">
        <w:rPr>
          <w:highlight w:val="yellow"/>
        </w:rPr>
        <w:t xml:space="preserve">  Complete</w:t>
      </w:r>
    </w:p>
    <w:p w:rsidR="00BC7470" w:rsidRDefault="00BC7470" w:rsidP="00BC7470">
      <w:r>
        <w:t>Make a provision that if the H or He target fails, a failure mode determination is made before the experiment continues with tritium gas.</w:t>
      </w:r>
    </w:p>
    <w:p w:rsidR="00BC7470" w:rsidRPr="00A74475" w:rsidRDefault="00BC7470" w:rsidP="00BC7470">
      <w:pPr>
        <w:rPr>
          <w:color w:val="FF0000"/>
          <w:u w:val="single"/>
        </w:rPr>
      </w:pPr>
      <w:r>
        <w:t>A failure of any other cell will c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cured and shipped back to SRTE for recovery. If the failure mode is from an operational or procedural source then the situation can be assessed at the time of failure. A determination to continue the run shall be made by JLAB management.</w:t>
      </w:r>
    </w:p>
    <w:p w:rsidR="00BC7470" w:rsidRPr="00A74475" w:rsidRDefault="00BC7470" w:rsidP="00BC7470">
      <w:pPr>
        <w:pStyle w:val="Heading3"/>
        <w:rPr>
          <w:color w:val="FF0000"/>
          <w:u w:val="single"/>
        </w:rPr>
      </w:pPr>
      <w:bookmarkStart w:id="10" w:name="_Toc429448512"/>
      <w:r w:rsidRPr="00A74475">
        <w:rPr>
          <w:color w:val="FF0000"/>
          <w:u w:val="single"/>
        </w:rPr>
        <w:t>Task 7:</w:t>
      </w:r>
      <w:bookmarkEnd w:id="10"/>
      <w:r w:rsidRPr="00A74475">
        <w:rPr>
          <w:color w:val="FF0000"/>
          <w:u w:val="single"/>
        </w:rPr>
        <w:t xml:space="preserve">  Incomplete</w:t>
      </w:r>
    </w:p>
    <w:p w:rsidR="00BC7470" w:rsidRDefault="00BC7470" w:rsidP="00BC7470">
      <w:r>
        <w:t>Extensive review of final cell design and test results should be performed by JLAB, Argonne, and outside experts.</w:t>
      </w:r>
    </w:p>
    <w:p w:rsidR="00BC7470" w:rsidRPr="00DC5FF5" w:rsidRDefault="00BC7470" w:rsidP="00BC7470">
      <w:r>
        <w:t>This process is ongoing. In addition to the institutions listed above SMEs at SRTE/SRNL shall also review the design. The SRTE Safety Basis shall consider this cell and hazards with it.</w:t>
      </w:r>
    </w:p>
    <w:p w:rsidR="00BC7470" w:rsidRPr="00E772D9" w:rsidRDefault="00BC7470" w:rsidP="00BC7470">
      <w:pPr>
        <w:pStyle w:val="Heading2"/>
      </w:pPr>
      <w:bookmarkStart w:id="11" w:name="_Toc429448513"/>
      <w:r>
        <w:t>Target Cell</w:t>
      </w:r>
      <w:bookmarkEnd w:id="11"/>
    </w:p>
    <w:p w:rsidR="00BC7470" w:rsidRPr="002E06D6" w:rsidRDefault="00BC7470" w:rsidP="00BC7470">
      <w:pPr>
        <w:pStyle w:val="Heading3"/>
        <w:rPr>
          <w:highlight w:val="green"/>
        </w:rPr>
      </w:pPr>
      <w:bookmarkStart w:id="12" w:name="_Toc429448514"/>
      <w:r w:rsidRPr="002E06D6">
        <w:rPr>
          <w:highlight w:val="green"/>
        </w:rPr>
        <w:t>Task 1:</w:t>
      </w:r>
      <w:bookmarkEnd w:id="12"/>
      <w:r w:rsidRPr="002E06D6">
        <w:rPr>
          <w:highlight w:val="green"/>
        </w:rPr>
        <w:t xml:space="preserve"> Complete</w:t>
      </w:r>
    </w:p>
    <w:p w:rsidR="00BC7470" w:rsidRDefault="00BC7470" w:rsidP="00BC7470">
      <w:r>
        <w:t>Develop a modular target design.</w:t>
      </w:r>
    </w:p>
    <w:p w:rsidR="00BC7470" w:rsidRDefault="00BC7470" w:rsidP="00BC7470">
      <w:r>
        <w:t xml:space="preserve">The current design is modular and uses techniques and components similar in design to existing JLAB </w:t>
      </w:r>
      <w:r>
        <w:lastRenderedPageBreak/>
        <w:t>cryogenic hydrogen and helium targets.</w:t>
      </w:r>
    </w:p>
    <w:p w:rsidR="00BC7470" w:rsidRPr="002E06D6" w:rsidRDefault="00BC7470" w:rsidP="00BC7470">
      <w:pPr>
        <w:pStyle w:val="Heading3"/>
        <w:rPr>
          <w:highlight w:val="green"/>
        </w:rPr>
      </w:pPr>
      <w:bookmarkStart w:id="13" w:name="_Toc429448515"/>
      <w:r w:rsidRPr="002E06D6">
        <w:rPr>
          <w:highlight w:val="green"/>
        </w:rPr>
        <w:t>Task 2:</w:t>
      </w:r>
      <w:bookmarkEnd w:id="13"/>
      <w:r w:rsidRPr="002E06D6">
        <w:rPr>
          <w:highlight w:val="green"/>
        </w:rPr>
        <w:t xml:space="preserve"> Complete</w:t>
      </w:r>
    </w:p>
    <w:p w:rsidR="00BC7470" w:rsidRDefault="00BC7470" w:rsidP="00BC7470">
      <w:r>
        <w:t>Use a 1000 Ci source.</w:t>
      </w:r>
    </w:p>
    <w:p w:rsidR="00BC7470" w:rsidRDefault="00BC7470" w:rsidP="00BC7470">
      <w:r>
        <w:t xml:space="preserve">The current design specifies a fill of 1099 Ci of tritium. This is under the limit required for Type </w:t>
      </w:r>
      <w:proofErr w:type="gramStart"/>
      <w:r>
        <w:t>A</w:t>
      </w:r>
      <w:proofErr w:type="gramEnd"/>
      <w:r>
        <w:t xml:space="preserve"> shipments. Release and mechanical calculations indicate that this is a safe design. See TGT-CALC-103-002 and TGT-CALC-103-0011.</w:t>
      </w:r>
    </w:p>
    <w:p w:rsidR="00BC7470" w:rsidRPr="002E06D6" w:rsidRDefault="00BC7470" w:rsidP="00BC7470">
      <w:pPr>
        <w:pStyle w:val="Heading3"/>
        <w:rPr>
          <w:highlight w:val="green"/>
        </w:rPr>
      </w:pPr>
      <w:bookmarkStart w:id="14" w:name="_Toc429448516"/>
      <w:r w:rsidRPr="002E06D6">
        <w:rPr>
          <w:highlight w:val="green"/>
        </w:rPr>
        <w:t>Task 3:</w:t>
      </w:r>
      <w:bookmarkEnd w:id="14"/>
      <w:r w:rsidRPr="002E06D6">
        <w:rPr>
          <w:highlight w:val="green"/>
        </w:rPr>
        <w:t xml:space="preserve">  Complete</w:t>
      </w:r>
    </w:p>
    <w:p w:rsidR="00BC7470" w:rsidRDefault="00BC7470" w:rsidP="00BC7470">
      <w:r>
        <w:t>Determine maximum target window thickness based on physics requirements.</w:t>
      </w:r>
    </w:p>
    <w:p w:rsidR="00BC7470" w:rsidRDefault="00BC7470" w:rsidP="00BC7470">
      <w:r>
        <w:t xml:space="preserve">The operation of the polarized </w:t>
      </w:r>
      <w:r w:rsidRPr="003901EF">
        <w:rPr>
          <w:vertAlign w:val="superscript"/>
        </w:rPr>
        <w:t>3</w:t>
      </w:r>
      <w:r>
        <w:t xml:space="preserve">He gas target cell at JLAB provides a baseline for this study since this target has many similarities to the present tritium gas target design in terms of length and gas pressure.  It appears that we can use up to three times thicker windows than that of the polarized </w:t>
      </w:r>
      <w:r w:rsidRPr="003901EF">
        <w:rPr>
          <w:vertAlign w:val="superscript"/>
        </w:rPr>
        <w:t>3</w:t>
      </w:r>
      <w:r>
        <w:t xml:space="preserve">He target without seriously compromising the experiment.  From a Monte Carlo simulation, it appears that there would be less than a 20% loss in target thickness that would be necessary to cut out the target windows from the data.  Thus, the present tritium gas target design uses windows that are approximately a factor of three thicker than those of the polarized </w:t>
      </w:r>
      <w:r w:rsidRPr="003901EF">
        <w:rPr>
          <w:vertAlign w:val="superscript"/>
        </w:rPr>
        <w:t>3</w:t>
      </w:r>
      <w:r>
        <w:t>He target.</w:t>
      </w:r>
    </w:p>
    <w:p w:rsidR="00BC7470" w:rsidRPr="00A74475" w:rsidRDefault="00BC7470" w:rsidP="00BC7470">
      <w:pPr>
        <w:pStyle w:val="Heading3"/>
        <w:rPr>
          <w:highlight w:val="yellow"/>
        </w:rPr>
      </w:pPr>
      <w:bookmarkStart w:id="15" w:name="_Toc429448517"/>
      <w:r w:rsidRPr="00A74475">
        <w:rPr>
          <w:highlight w:val="yellow"/>
        </w:rPr>
        <w:t>Task 4:</w:t>
      </w:r>
      <w:bookmarkEnd w:id="15"/>
      <w:r w:rsidRPr="00A74475">
        <w:rPr>
          <w:highlight w:val="yellow"/>
        </w:rPr>
        <w:t xml:space="preserve"> Complete</w:t>
      </w:r>
    </w:p>
    <w:p w:rsidR="00BC7470" w:rsidRDefault="00BC7470" w:rsidP="00BC7470">
      <w:r>
        <w:t xml:space="preserve">Target cell should comply with ASME Boiler and Pressure Vessel Code, Section VIII </w:t>
      </w:r>
      <w:proofErr w:type="spellStart"/>
      <w:r>
        <w:t>Div</w:t>
      </w:r>
      <w:proofErr w:type="spellEnd"/>
      <w:r>
        <w:t xml:space="preserve"> 2 2007</w:t>
      </w:r>
    </w:p>
    <w:p w:rsidR="00BC7470" w:rsidRPr="00054129" w:rsidRDefault="00BC7470" w:rsidP="00BC7470">
      <w:r>
        <w:t xml:space="preserve">This is not truly possible at the cell cannot be meet all the requirements of this Code nor can it be stamped. Furthermore, this Code is not the most applicable ASME Code. Using JLAB policy for selecting the proper ASME Pressure Code results in the code selection of ASME B31.3 (2014). This shall be the Code of record. This Code may be followed in full with the exception of impact testing. The JLAB policy for fracture toughness testing shall be followed </w:t>
      </w:r>
      <w:r>
        <w:fldChar w:fldCharType="begin" w:fldLock="1"/>
      </w:r>
      <w:r w:rsidR="00FC1E75">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4]", "plainTextFormattedCitation" : "\u00a0[4]", "previouslyFormattedCitation" : "\u00a0[4]" }, "properties" : { "noteIndex" : 0 }, "schema" : "https://github.com/citation-style-language/schema/raw/master/csl-citation.json" }</w:instrText>
      </w:r>
      <w:r>
        <w:fldChar w:fldCharType="separate"/>
      </w:r>
      <w:r w:rsidR="00B86E41" w:rsidRPr="00B86E41">
        <w:rPr>
          <w:noProof/>
        </w:rPr>
        <w:t> [4]</w:t>
      </w:r>
      <w:r>
        <w:fldChar w:fldCharType="end"/>
      </w:r>
      <w:r>
        <w:t>. Section 304.7.2 of B31.3 allows for the use of ASME BPVC VIII D2 FEA analysis. This shall be performed using the allowable stress in tension from B31.3.</w:t>
      </w:r>
    </w:p>
    <w:p w:rsidR="00BC7470" w:rsidRPr="002E06D6" w:rsidRDefault="00BC7470" w:rsidP="00BC7470">
      <w:pPr>
        <w:pStyle w:val="Heading3"/>
        <w:rPr>
          <w:highlight w:val="green"/>
        </w:rPr>
      </w:pPr>
      <w:bookmarkStart w:id="16" w:name="_Toc429448518"/>
      <w:r w:rsidRPr="002E06D6">
        <w:rPr>
          <w:highlight w:val="green"/>
        </w:rPr>
        <w:t>Task 5:</w:t>
      </w:r>
      <w:bookmarkEnd w:id="16"/>
      <w:r w:rsidRPr="002E06D6">
        <w:rPr>
          <w:highlight w:val="green"/>
        </w:rPr>
        <w:t xml:space="preserve"> Complete</w:t>
      </w:r>
    </w:p>
    <w:p w:rsidR="00BC7470" w:rsidRDefault="00BC7470" w:rsidP="00BC7470">
      <w:r>
        <w:t>Cell should be filled offsite and be designed to survive transport.</w:t>
      </w:r>
    </w:p>
    <w:p w:rsidR="00BC7470" w:rsidRDefault="00BC7470" w:rsidP="00BC7470">
      <w:r>
        <w:t xml:space="preserve">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tays for the thin sections (which is allowed by Code). An analysis of the cell assembly with these covers (compliant with ASME B31.3 using FEA and elastic-plastic model TGT-CALC-103-007) shows that the design pressure of 1000 psi is acceptable. These covers also serve to protect the thin sections from impact loading. A proof test was performed on two assemblies using a </w:t>
      </w:r>
      <w:proofErr w:type="spellStart"/>
      <w:r>
        <w:t>hydrotest</w:t>
      </w:r>
      <w:proofErr w:type="spellEnd"/>
      <w:r>
        <w:t xml:space="preserve">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rsidR="00BC7470" w:rsidRPr="002E06D6" w:rsidRDefault="00BC7470" w:rsidP="00BC7470">
      <w:pPr>
        <w:pStyle w:val="Heading3"/>
        <w:rPr>
          <w:highlight w:val="green"/>
        </w:rPr>
      </w:pPr>
      <w:bookmarkStart w:id="17" w:name="_Toc429448519"/>
      <w:r w:rsidRPr="002E06D6">
        <w:rPr>
          <w:highlight w:val="green"/>
        </w:rPr>
        <w:t>Task 6:</w:t>
      </w:r>
      <w:bookmarkEnd w:id="17"/>
      <w:r w:rsidRPr="002E06D6">
        <w:rPr>
          <w:highlight w:val="green"/>
        </w:rPr>
        <w:t xml:space="preserve"> Complete</w:t>
      </w:r>
    </w:p>
    <w:p w:rsidR="00BC7470" w:rsidRDefault="00BC7470" w:rsidP="00BC7470">
      <w:r>
        <w:t>Cell should survive cyclic loading (beam trips).</w:t>
      </w:r>
    </w:p>
    <w:p w:rsidR="00BC7470" w:rsidRDefault="00BC7470" w:rsidP="00BC7470">
      <w:r>
        <w:lastRenderedPageBreak/>
        <w:t xml:space="preserve">See Section </w:t>
      </w:r>
      <w:r>
        <w:fldChar w:fldCharType="begin"/>
      </w:r>
      <w:r>
        <w:instrText xml:space="preserve"> REF _Ref429270199 \r \h </w:instrText>
      </w:r>
      <w:r>
        <w:fldChar w:fldCharType="separate"/>
      </w:r>
      <w:r>
        <w:t>22.1.5</w:t>
      </w:r>
      <w:r>
        <w:fldChar w:fldCharType="end"/>
      </w:r>
      <w:r>
        <w:t>. The cell design is adequate for beam trips.</w:t>
      </w:r>
    </w:p>
    <w:p w:rsidR="00BC7470" w:rsidRPr="002E06D6" w:rsidRDefault="00BC7470" w:rsidP="00BC7470">
      <w:pPr>
        <w:pStyle w:val="Heading3"/>
        <w:rPr>
          <w:highlight w:val="green"/>
        </w:rPr>
      </w:pPr>
      <w:bookmarkStart w:id="18" w:name="_Toc429448520"/>
      <w:r w:rsidRPr="002E06D6">
        <w:rPr>
          <w:highlight w:val="green"/>
        </w:rPr>
        <w:t>Task 7:</w:t>
      </w:r>
      <w:bookmarkEnd w:id="18"/>
      <w:r w:rsidRPr="002E06D6">
        <w:rPr>
          <w:highlight w:val="green"/>
        </w:rPr>
        <w:t xml:space="preserve"> Complete</w:t>
      </w:r>
    </w:p>
    <w:p w:rsidR="00BC7470" w:rsidRDefault="00BC7470" w:rsidP="00BC7470">
      <w:r>
        <w:t>The tungsten collimator should be better supported.</w:t>
      </w:r>
    </w:p>
    <w:p w:rsidR="00BC7470" w:rsidRPr="006232A4" w:rsidRDefault="00BC7470" w:rsidP="00BC7470">
      <w:r>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rsidR="00BC7470" w:rsidRPr="002E06D6" w:rsidRDefault="00BC7470" w:rsidP="00BC7470">
      <w:pPr>
        <w:pStyle w:val="Heading3"/>
        <w:rPr>
          <w:highlight w:val="green"/>
        </w:rPr>
      </w:pPr>
      <w:bookmarkStart w:id="19" w:name="_Toc429448521"/>
      <w:r w:rsidRPr="002E06D6">
        <w:rPr>
          <w:highlight w:val="green"/>
        </w:rPr>
        <w:t>Task 8:</w:t>
      </w:r>
      <w:bookmarkEnd w:id="19"/>
      <w:r w:rsidRPr="002E06D6">
        <w:rPr>
          <w:highlight w:val="green"/>
        </w:rPr>
        <w:t xml:space="preserve"> Complete</w:t>
      </w:r>
    </w:p>
    <w:p w:rsidR="00BC7470" w:rsidRDefault="00BC7470" w:rsidP="00BC7470">
      <w:r>
        <w:t>Valves should have all metal wetted parts.</w:t>
      </w:r>
    </w:p>
    <w:p w:rsidR="00BC7470" w:rsidRPr="006232A4" w:rsidRDefault="00BC7470" w:rsidP="00BC7470">
      <w:r>
        <w:t>Selected valves are Swagelok all metal bellows sealed valve. Specification is also in accordance with SRTE requirements.</w:t>
      </w:r>
    </w:p>
    <w:p w:rsidR="00BC7470" w:rsidRPr="002E06D6" w:rsidRDefault="00BC7470" w:rsidP="00BC7470">
      <w:pPr>
        <w:pStyle w:val="Heading3"/>
        <w:rPr>
          <w:highlight w:val="green"/>
        </w:rPr>
      </w:pPr>
      <w:bookmarkStart w:id="20" w:name="_Toc429448522"/>
      <w:r w:rsidRPr="002E06D6">
        <w:rPr>
          <w:highlight w:val="green"/>
        </w:rPr>
        <w:t>Task 9:</w:t>
      </w:r>
      <w:bookmarkEnd w:id="20"/>
      <w:r w:rsidRPr="002E06D6">
        <w:rPr>
          <w:highlight w:val="green"/>
        </w:rPr>
        <w:t xml:space="preserve">  Complete</w:t>
      </w:r>
    </w:p>
    <w:p w:rsidR="00BC7470" w:rsidRDefault="00BC7470" w:rsidP="00BC7470">
      <w:r>
        <w:t>Cell must sustain a full vacuum load.</w:t>
      </w:r>
    </w:p>
    <w:p w:rsidR="00BC7470" w:rsidRDefault="00BC7470" w:rsidP="00BC7470">
      <w:r>
        <w:t>The cell is of sufficient design to with stand a full vacuum load.</w:t>
      </w:r>
    </w:p>
    <w:p w:rsidR="00BC7470" w:rsidRPr="00A74475" w:rsidRDefault="00BC7470" w:rsidP="00BC7470">
      <w:pPr>
        <w:pStyle w:val="Heading3"/>
        <w:rPr>
          <w:highlight w:val="yellow"/>
        </w:rPr>
      </w:pPr>
      <w:bookmarkStart w:id="21" w:name="_Toc429448523"/>
      <w:r w:rsidRPr="00A74475">
        <w:rPr>
          <w:highlight w:val="yellow"/>
        </w:rPr>
        <w:t>Task 10:</w:t>
      </w:r>
      <w:bookmarkEnd w:id="21"/>
      <w:r w:rsidRPr="00A74475">
        <w:rPr>
          <w:highlight w:val="yellow"/>
        </w:rPr>
        <w:t xml:space="preserve">  Complete</w:t>
      </w:r>
    </w:p>
    <w:p w:rsidR="00BC7470" w:rsidRDefault="00BC7470" w:rsidP="00BC7470">
      <w:r>
        <w:t>Target system should be designed to be cooled with 90K N2.</w:t>
      </w:r>
    </w:p>
    <w:p w:rsidR="00BC7470" w:rsidRPr="006232A4" w:rsidRDefault="00BC7470" w:rsidP="00BC7470">
      <w:r>
        <w:t>The target system has been designed to use the ESR supplied 15K coolant which shall be heated to 40K. This will provide more than sufficient coolant to prevent the cell walls from reaching 180K which is the temperature of concern. See Section 22.1.4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A74475" w:rsidRDefault="00BC7470" w:rsidP="00BC7470">
      <w:pPr>
        <w:pStyle w:val="Heading3"/>
        <w:rPr>
          <w:highlight w:val="yellow"/>
        </w:rPr>
      </w:pPr>
      <w:bookmarkStart w:id="22" w:name="_Toc429448524"/>
      <w:r w:rsidRPr="00A74475">
        <w:rPr>
          <w:highlight w:val="yellow"/>
        </w:rPr>
        <w:t>Task 11:</w:t>
      </w:r>
      <w:bookmarkEnd w:id="22"/>
      <w:r w:rsidRPr="00A74475">
        <w:rPr>
          <w:highlight w:val="yellow"/>
        </w:rPr>
        <w:t xml:space="preserve">  Complete</w:t>
      </w:r>
    </w:p>
    <w:p w:rsidR="00BC7470" w:rsidRDefault="00BC7470" w:rsidP="00BC7470">
      <w:r>
        <w:t>Verify that Al 2219 is a suitable material for tritium gas.</w:t>
      </w:r>
    </w:p>
    <w:p w:rsidR="00BC7470" w:rsidRPr="006D5B71" w:rsidRDefault="00BC7470" w:rsidP="00BC7470">
      <w:r>
        <w:t xml:space="preserve">The current cell material is Al 7075. This aluminum alloy is shall be considered acceptable for tritium use. See Section 6.3 of report.  Tests to verify this are ongoing at SRTE/SRNL </w:t>
      </w:r>
      <w:r>
        <w:fldChar w:fldCharType="begin" w:fldLock="1"/>
      </w:r>
      <w:r w:rsidR="00FC1E75">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 "plainTextFormattedCitation" : "\u00a0[1]", "previouslyFormattedCitation" : "\u00a0[1]" }, "properties" : { "noteIndex" : 0 }, "schema" : "https://github.com/citation-style-language/schema/raw/master/csl-citation.json" }</w:instrText>
      </w:r>
      <w:r>
        <w:fldChar w:fldCharType="separate"/>
      </w:r>
      <w:r w:rsidR="00B86E41" w:rsidRPr="00B86E41">
        <w:rPr>
          <w:noProof/>
        </w:rPr>
        <w:t> [1]</w:t>
      </w:r>
      <w:r>
        <w:fldChar w:fldCharType="end"/>
      </w:r>
      <w:r>
        <w:t>.</w:t>
      </w:r>
    </w:p>
    <w:p w:rsidR="00BC7470" w:rsidRPr="002E06D6" w:rsidRDefault="00BC7470" w:rsidP="00BC7470">
      <w:pPr>
        <w:pStyle w:val="Heading3"/>
        <w:rPr>
          <w:highlight w:val="green"/>
        </w:rPr>
      </w:pPr>
      <w:bookmarkStart w:id="23" w:name="_Toc429448525"/>
      <w:r w:rsidRPr="002E06D6">
        <w:rPr>
          <w:highlight w:val="green"/>
        </w:rPr>
        <w:t>Task 12:</w:t>
      </w:r>
      <w:bookmarkEnd w:id="23"/>
      <w:r w:rsidRPr="002E06D6">
        <w:rPr>
          <w:highlight w:val="green"/>
        </w:rPr>
        <w:t xml:space="preserve">  Complete</w:t>
      </w:r>
    </w:p>
    <w:p w:rsidR="00BC7470" w:rsidRDefault="00BC7470" w:rsidP="00BC7470">
      <w:r>
        <w:t>Determine strength of welded Al 2219.</w:t>
      </w:r>
    </w:p>
    <w:p w:rsidR="00BC7470" w:rsidRPr="006D5B71" w:rsidRDefault="00BC7470" w:rsidP="00BC7470">
      <w:r>
        <w:t>This is obviated by the current design.</w:t>
      </w:r>
    </w:p>
    <w:p w:rsidR="00BC7470" w:rsidRPr="002E06D6" w:rsidRDefault="00BC7470" w:rsidP="00BC7470">
      <w:pPr>
        <w:pStyle w:val="Heading3"/>
        <w:rPr>
          <w:highlight w:val="green"/>
        </w:rPr>
      </w:pPr>
      <w:bookmarkStart w:id="24" w:name="_Toc429448526"/>
      <w:r w:rsidRPr="002E06D6">
        <w:rPr>
          <w:highlight w:val="green"/>
        </w:rPr>
        <w:t>Task 13:</w:t>
      </w:r>
      <w:bookmarkEnd w:id="24"/>
      <w:r w:rsidRPr="002E06D6">
        <w:rPr>
          <w:highlight w:val="green"/>
        </w:rPr>
        <w:t xml:space="preserve">  Complete</w:t>
      </w:r>
    </w:p>
    <w:p w:rsidR="00BC7470" w:rsidRDefault="00BC7470" w:rsidP="00BC7470">
      <w:r>
        <w:t>Weld coupons should be tensile and bend tested</w:t>
      </w:r>
    </w:p>
    <w:p w:rsidR="00BC7470" w:rsidRPr="006D5B71" w:rsidRDefault="00BC7470" w:rsidP="00BC7470">
      <w:r>
        <w:t>See above.</w:t>
      </w:r>
    </w:p>
    <w:p w:rsidR="00BC7470" w:rsidRPr="002E06D6" w:rsidRDefault="00BC7470" w:rsidP="00BC7470">
      <w:pPr>
        <w:pStyle w:val="Heading3"/>
        <w:rPr>
          <w:highlight w:val="green"/>
        </w:rPr>
      </w:pPr>
      <w:bookmarkStart w:id="25" w:name="_Toc429448527"/>
      <w:r w:rsidRPr="002E06D6">
        <w:rPr>
          <w:highlight w:val="green"/>
        </w:rPr>
        <w:t>Task 14:</w:t>
      </w:r>
      <w:bookmarkEnd w:id="25"/>
      <w:r w:rsidRPr="002E06D6">
        <w:rPr>
          <w:highlight w:val="green"/>
        </w:rPr>
        <w:t xml:space="preserve"> Complete</w:t>
      </w:r>
    </w:p>
    <w:p w:rsidR="00BC7470" w:rsidRDefault="00BC7470" w:rsidP="00BC7470">
      <w:r>
        <w:t>Al –</w:t>
      </w:r>
      <w:proofErr w:type="spellStart"/>
      <w:proofErr w:type="gramStart"/>
      <w:r>
        <w:t>sst</w:t>
      </w:r>
      <w:proofErr w:type="spellEnd"/>
      <w:proofErr w:type="gramEnd"/>
      <w:r>
        <w:t xml:space="preserve"> transition piece should be purchased and elbows should be used</w:t>
      </w:r>
    </w:p>
    <w:p w:rsidR="00BC7470" w:rsidRPr="006D5B71" w:rsidRDefault="00BC7470" w:rsidP="00BC7470">
      <w:r>
        <w:t>This is obviated by the current design.</w:t>
      </w:r>
    </w:p>
    <w:p w:rsidR="00BC7470" w:rsidRPr="002E06D6" w:rsidRDefault="00BC7470" w:rsidP="00BC7470">
      <w:pPr>
        <w:pStyle w:val="Heading3"/>
        <w:rPr>
          <w:highlight w:val="green"/>
        </w:rPr>
      </w:pPr>
      <w:bookmarkStart w:id="26" w:name="_Toc429448528"/>
      <w:r w:rsidRPr="002E06D6">
        <w:rPr>
          <w:highlight w:val="green"/>
        </w:rPr>
        <w:lastRenderedPageBreak/>
        <w:t>Task 15:</w:t>
      </w:r>
      <w:bookmarkEnd w:id="26"/>
      <w:r w:rsidRPr="002E06D6">
        <w:rPr>
          <w:highlight w:val="green"/>
        </w:rPr>
        <w:t xml:space="preserve">  Complete</w:t>
      </w:r>
    </w:p>
    <w:p w:rsidR="00BC7470" w:rsidRDefault="00BC7470" w:rsidP="00BC7470">
      <w:r>
        <w:t>An elastic plastic model of the cell (ASME D2 5.2.4) should be used.</w:t>
      </w:r>
    </w:p>
    <w:p w:rsidR="00BC7470" w:rsidRPr="006D5B71" w:rsidRDefault="00BC7470" w:rsidP="00BC7470">
      <w:r>
        <w:t>Completed in the following calculations: TGT-CALC-103-002 -007 -012 and -014. These models indicate that the design is adequate for all conditions.</w:t>
      </w:r>
    </w:p>
    <w:p w:rsidR="00BC7470" w:rsidRPr="002E06D6" w:rsidRDefault="00BC7470" w:rsidP="00BC7470">
      <w:pPr>
        <w:pStyle w:val="Heading3"/>
        <w:rPr>
          <w:highlight w:val="green"/>
        </w:rPr>
      </w:pPr>
      <w:bookmarkStart w:id="27" w:name="_Toc429448529"/>
      <w:r w:rsidRPr="002E06D6">
        <w:rPr>
          <w:highlight w:val="green"/>
        </w:rPr>
        <w:t>Task 16:</w:t>
      </w:r>
      <w:bookmarkEnd w:id="27"/>
      <w:r w:rsidRPr="002E06D6">
        <w:rPr>
          <w:highlight w:val="green"/>
        </w:rPr>
        <w:t xml:space="preserve">  Complete</w:t>
      </w:r>
    </w:p>
    <w:p w:rsidR="00BC7470" w:rsidRDefault="00BC7470" w:rsidP="00BC7470">
      <w:r>
        <w:t>Proof tests on more than 3 endcaps and at least one complete cell should be performed.</w:t>
      </w:r>
    </w:p>
    <w:p w:rsidR="00BC7470" w:rsidRPr="006D5B71" w:rsidRDefault="00BC7470" w:rsidP="00BC7470">
      <w:r>
        <w:t>Testing has been performed on multiple assemblies including assemblies with shipping covers installed. These tests all indicate a conservative design.</w:t>
      </w:r>
    </w:p>
    <w:p w:rsidR="00BC7470" w:rsidRPr="000F7843" w:rsidRDefault="00BC7470" w:rsidP="00BC7470">
      <w:pPr>
        <w:pStyle w:val="Heading3"/>
        <w:rPr>
          <w:highlight w:val="yellow"/>
        </w:rPr>
      </w:pPr>
      <w:bookmarkStart w:id="28" w:name="_Toc429448530"/>
      <w:r w:rsidRPr="000F7843">
        <w:rPr>
          <w:highlight w:val="yellow"/>
        </w:rPr>
        <w:t>Task 17:</w:t>
      </w:r>
      <w:bookmarkEnd w:id="28"/>
      <w:r w:rsidRPr="000F7843">
        <w:rPr>
          <w:highlight w:val="yellow"/>
        </w:rPr>
        <w:t xml:space="preserve">  Complete</w:t>
      </w:r>
    </w:p>
    <w:p w:rsidR="00BC7470" w:rsidRDefault="00BC7470" w:rsidP="00BC7470">
      <w:r>
        <w:t>Heat cycling tests with a tritium loaded cell should be performed for a period of 6 months.</w:t>
      </w:r>
    </w:p>
    <w:p w:rsidR="00BC7470" w:rsidRPr="006D5B71" w:rsidRDefault="00BC7470" w:rsidP="00BC7470">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t>6.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Data from this study shall be collected every 4 months for one year </w:t>
      </w:r>
      <w:r>
        <w:fldChar w:fldCharType="begin" w:fldLock="1"/>
      </w:r>
      <w:r w:rsidR="00FC1E75">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2]", "plainTextFormattedCitation" : "\u00a0[2]", "previouslyFormattedCitation" : "\u00a0[2]" }, "properties" : { "noteIndex" : 0 }, "schema" : "https://github.com/citation-style-language/schema/raw/master/csl-citation.json" }</w:instrText>
      </w:r>
      <w:r>
        <w:fldChar w:fldCharType="separate"/>
      </w:r>
      <w:r w:rsidR="00B86E41" w:rsidRPr="00B86E41">
        <w:rPr>
          <w:noProof/>
        </w:rPr>
        <w:t> [2]</w:t>
      </w:r>
      <w:r>
        <w:fldChar w:fldCharType="end"/>
      </w:r>
      <w:r>
        <w:t xml:space="preserve">. See Section </w:t>
      </w:r>
      <w:r>
        <w:fldChar w:fldCharType="begin"/>
      </w:r>
      <w:r>
        <w:instrText xml:space="preserve"> REF _Ref429099176 \r \h </w:instrText>
      </w:r>
      <w:r>
        <w:fldChar w:fldCharType="separate"/>
      </w:r>
      <w:r>
        <w:t>6.3</w:t>
      </w:r>
      <w:r>
        <w:fldChar w:fldCharType="end"/>
      </w:r>
      <w:r>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rsidR="00FC1E75">
        <w:t xml:space="preserve"> </w:t>
      </w:r>
      <w:r>
        <w:t>for more detail.</w:t>
      </w:r>
    </w:p>
    <w:p w:rsidR="00BC7470" w:rsidRPr="002E06D6" w:rsidRDefault="00BC7470" w:rsidP="00BC7470">
      <w:pPr>
        <w:pStyle w:val="Heading3"/>
        <w:rPr>
          <w:highlight w:val="green"/>
        </w:rPr>
      </w:pPr>
      <w:bookmarkStart w:id="29" w:name="_Toc429448531"/>
      <w:r w:rsidRPr="002E06D6">
        <w:rPr>
          <w:highlight w:val="green"/>
        </w:rPr>
        <w:t>Task 18:</w:t>
      </w:r>
      <w:bookmarkEnd w:id="29"/>
      <w:r w:rsidRPr="002E06D6">
        <w:rPr>
          <w:highlight w:val="green"/>
        </w:rPr>
        <w:t xml:space="preserve">  Complete</w:t>
      </w:r>
    </w:p>
    <w:p w:rsidR="00BC7470" w:rsidRDefault="00BC7470" w:rsidP="00BC7470">
      <w:r>
        <w:t xml:space="preserve">Consult Wayne </w:t>
      </w:r>
      <w:proofErr w:type="spellStart"/>
      <w:r>
        <w:t>Kanady</w:t>
      </w:r>
      <w:proofErr w:type="spellEnd"/>
      <w:r>
        <w:t xml:space="preserve"> at INL and Walter </w:t>
      </w:r>
      <w:proofErr w:type="spellStart"/>
      <w:r>
        <w:t>Shmayda</w:t>
      </w:r>
      <w:proofErr w:type="spellEnd"/>
      <w:r>
        <w:t xml:space="preserve"> at University of Rochester regarding tritium diffusion.</w:t>
      </w:r>
    </w:p>
    <w:p w:rsidR="00BC7470" w:rsidRPr="006D5B71" w:rsidRDefault="00BC7470" w:rsidP="00BC7470">
      <w:pPr>
        <w:rPr>
          <w:color w:val="FF0000"/>
        </w:rPr>
      </w:pPr>
      <w:r>
        <w:t xml:space="preserve">Several models for tritium diffusion were developed </w:t>
      </w:r>
      <w:r>
        <w:fldChar w:fldCharType="begin" w:fldLock="1"/>
      </w:r>
      <w:r w:rsidR="00211013">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6,7]", "plainTextFormattedCitation" : "\u00a0[6,7]", "previouslyFormattedCitation" : "\u00a0[5,6]" }, "properties" : { "noteIndex" : 0 }, "schema" : "https://github.com/citation-style-language/schema/raw/master/csl-citation.json" }</w:instrText>
      </w:r>
      <w:r>
        <w:fldChar w:fldCharType="separate"/>
      </w:r>
      <w:r w:rsidR="00211013" w:rsidRPr="00211013">
        <w:rPr>
          <w:noProof/>
        </w:rPr>
        <w:t> [6,7]</w:t>
      </w:r>
      <w:r>
        <w:fldChar w:fldCharType="end"/>
      </w:r>
      <w:r>
        <w:t xml:space="preserve">. The estimated diffusion for the cell at room temperature over 1 year is 0.5 Ci. This is conservative estimate because the cell will be cold and at much lower pressure much of this time.   R. Ricker at NIST and Brian </w:t>
      </w:r>
      <w:proofErr w:type="spellStart"/>
      <w:r>
        <w:t>Somerday</w:t>
      </w:r>
      <w:proofErr w:type="spellEnd"/>
      <w:r>
        <w:t xml:space="preserve"> at Sandia were consulted and this resulted in a report on the diffusion and permeability in the target cell.</w:t>
      </w:r>
    </w:p>
    <w:p w:rsidR="00BC7470" w:rsidRPr="002E06D6" w:rsidRDefault="00BC7470" w:rsidP="00BC7470">
      <w:pPr>
        <w:pStyle w:val="Heading3"/>
        <w:rPr>
          <w:highlight w:val="green"/>
        </w:rPr>
      </w:pPr>
      <w:bookmarkStart w:id="30" w:name="_Toc429448532"/>
      <w:r w:rsidRPr="002E06D6">
        <w:rPr>
          <w:highlight w:val="green"/>
        </w:rPr>
        <w:t>Task 19:</w:t>
      </w:r>
      <w:bookmarkEnd w:id="30"/>
      <w:r w:rsidRPr="002E06D6">
        <w:rPr>
          <w:highlight w:val="green"/>
        </w:rPr>
        <w:t xml:space="preserve">  Complete</w:t>
      </w:r>
    </w:p>
    <w:p w:rsidR="00BC7470" w:rsidRDefault="00BC7470" w:rsidP="00BC7470">
      <w:r>
        <w:t>If insufficient information exists on beam shock wave tests, perform such tests at JLAB.</w:t>
      </w:r>
    </w:p>
    <w:p w:rsidR="00BC7470" w:rsidRDefault="00BC7470" w:rsidP="00BC7470">
      <w:r>
        <w:t xml:space="preserve">Cyclic loading from beam trips was determined not to be an issue </w:t>
      </w:r>
      <w:r>
        <w:fldChar w:fldCharType="begin" w:fldLock="1"/>
      </w:r>
      <w:r w:rsidR="00211013">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8\u201310]", "plainTextFormattedCitation" : "\u00a0[8\u201310]", "previouslyFormattedCitation" : "\u00a0[7\u20139]" }, "properties" : { "noteIndex" : 0 }, "schema" : "https://github.com/citation-style-language/schema/raw/master/csl-citation.json" }</w:instrText>
      </w:r>
      <w:r>
        <w:fldChar w:fldCharType="separate"/>
      </w:r>
      <w:r w:rsidR="00211013" w:rsidRPr="00211013">
        <w:rPr>
          <w:noProof/>
        </w:rPr>
        <w:t> [8–10]</w:t>
      </w:r>
      <w:r>
        <w:fldChar w:fldCharType="end"/>
      </w:r>
      <w:r>
        <w:t>.</w:t>
      </w:r>
    </w:p>
    <w:p w:rsidR="00BC7470" w:rsidRPr="002E06D6" w:rsidRDefault="00BC7470" w:rsidP="00BC7470">
      <w:pPr>
        <w:pStyle w:val="Heading3"/>
        <w:rPr>
          <w:highlight w:val="green"/>
        </w:rPr>
      </w:pPr>
      <w:bookmarkStart w:id="31" w:name="_Toc429448533"/>
      <w:r w:rsidRPr="002E06D6">
        <w:rPr>
          <w:highlight w:val="green"/>
        </w:rPr>
        <w:t>Task 20</w:t>
      </w:r>
      <w:bookmarkEnd w:id="31"/>
      <w:r w:rsidRPr="002E06D6">
        <w:rPr>
          <w:highlight w:val="green"/>
        </w:rPr>
        <w:t>:  Complete</w:t>
      </w:r>
    </w:p>
    <w:p w:rsidR="00BC7470" w:rsidRDefault="00BC7470" w:rsidP="00BC7470">
      <w:r>
        <w:t>Cell must survive off-normal beam conditions for at least 3 times the amount of time that it takes for an interlock to turn the beam off.</w:t>
      </w:r>
    </w:p>
    <w:p w:rsidR="00BC7470" w:rsidRDefault="00BC7470" w:rsidP="00BC7470">
      <w:r>
        <w:t xml:space="preserve">The cell can survive more than 10 seconds with no raster. See Section </w:t>
      </w:r>
      <w:r>
        <w:fldChar w:fldCharType="begin"/>
      </w:r>
      <w:r>
        <w:instrText xml:space="preserve"> REF _Ref429267730 \r \h </w:instrText>
      </w:r>
      <w:r>
        <w:fldChar w:fldCharType="separate"/>
      </w:r>
      <w:r>
        <w:t>6.1.3</w:t>
      </w:r>
      <w:r>
        <w:fldChar w:fldCharType="end"/>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6D5B71" w:rsidRDefault="00995A17" w:rsidP="00BC7470">
      <w:pPr>
        <w:pStyle w:val="Heading2"/>
      </w:pPr>
      <w:bookmarkStart w:id="32" w:name="_Toc429448534"/>
      <w:bookmarkEnd w:id="32"/>
      <w:r>
        <w:t>Scattering Chamber Ventilation and Beamline</w:t>
      </w:r>
    </w:p>
    <w:p w:rsidR="00BC7470" w:rsidRPr="0024022F" w:rsidRDefault="00BC7470" w:rsidP="00BC7470">
      <w:pPr>
        <w:pStyle w:val="Heading3"/>
        <w:rPr>
          <w:color w:val="FF0000"/>
        </w:rPr>
      </w:pPr>
      <w:bookmarkStart w:id="33" w:name="_Toc429448535"/>
      <w:r w:rsidRPr="0024022F">
        <w:rPr>
          <w:color w:val="FF0000"/>
        </w:rPr>
        <w:lastRenderedPageBreak/>
        <w:t>Task 1</w:t>
      </w:r>
      <w:bookmarkEnd w:id="33"/>
      <w:r w:rsidRPr="0024022F">
        <w:rPr>
          <w:color w:val="FF0000"/>
        </w:rPr>
        <w:t>:  Incomplete</w:t>
      </w:r>
    </w:p>
    <w:p w:rsidR="00BC7470" w:rsidRDefault="00BC7470" w:rsidP="00BC7470">
      <w:r>
        <w:t>Determine DOT and DOE regulations for shipping filled ta</w:t>
      </w:r>
      <w:bookmarkStart w:id="34" w:name="_GoBack"/>
      <w:bookmarkEnd w:id="34"/>
      <w:r>
        <w:t>rget cells to JLAB.</w:t>
      </w:r>
    </w:p>
    <w:p w:rsidR="00BC7470" w:rsidRPr="006D5B71" w:rsidRDefault="00BC7470" w:rsidP="00BC7470">
      <w:r>
        <w:t>This process is ongoing at this time. JLAB is consulting SRTE shipping and packaging SMEs as well as DOE/DOT for shipping requirements for small quantities of compressed gas. Three layers of containment shall be provided in the final solution.</w:t>
      </w:r>
    </w:p>
    <w:p w:rsidR="00BC7470" w:rsidRPr="002E06D6" w:rsidRDefault="00BC7470" w:rsidP="00BC7470">
      <w:pPr>
        <w:pStyle w:val="Heading3"/>
        <w:rPr>
          <w:highlight w:val="green"/>
        </w:rPr>
      </w:pPr>
      <w:bookmarkStart w:id="35" w:name="_Toc429448536"/>
      <w:r w:rsidRPr="002E06D6">
        <w:rPr>
          <w:highlight w:val="green"/>
        </w:rPr>
        <w:t>Task 2</w:t>
      </w:r>
      <w:bookmarkEnd w:id="35"/>
      <w:r w:rsidRPr="002E06D6">
        <w:rPr>
          <w:highlight w:val="green"/>
        </w:rPr>
        <w:t>: Complete</w:t>
      </w:r>
    </w:p>
    <w:p w:rsidR="00BC7470" w:rsidRDefault="00BC7470" w:rsidP="00BC7470">
      <w:r>
        <w:t>Secondary containment should be physically isolated from beamline.</w:t>
      </w:r>
    </w:p>
    <w:p w:rsidR="00BC7470" w:rsidRPr="006D5B71" w:rsidRDefault="00BC7470" w:rsidP="00BC7470">
      <w:r>
        <w:t xml:space="preserve">The beam line is isolated by a beryllium window. See Section </w:t>
      </w:r>
      <w:r>
        <w:fldChar w:fldCharType="begin"/>
      </w:r>
      <w:r>
        <w:instrText xml:space="preserve"> REF _Ref429272852 \r \h </w:instrText>
      </w:r>
      <w:r>
        <w:fldChar w:fldCharType="separate"/>
      </w:r>
      <w:r>
        <w:t>8.3</w:t>
      </w:r>
      <w:r>
        <w:fldChar w:fldCharType="end"/>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green"/>
        </w:rPr>
      </w:pPr>
      <w:bookmarkStart w:id="36" w:name="_Toc429448537"/>
      <w:r w:rsidRPr="002E06D6">
        <w:rPr>
          <w:highlight w:val="green"/>
        </w:rPr>
        <w:t>Task 3</w:t>
      </w:r>
      <w:bookmarkEnd w:id="36"/>
      <w:r w:rsidRPr="002E06D6">
        <w:rPr>
          <w:highlight w:val="green"/>
        </w:rPr>
        <w:t>:  Complete</w:t>
      </w:r>
    </w:p>
    <w:p w:rsidR="00BC7470" w:rsidRDefault="00BC7470" w:rsidP="00BC7470">
      <w:r>
        <w:t>The scattering chamber pumps shall be vented through tritium stack.</w:t>
      </w:r>
    </w:p>
    <w:p w:rsidR="00BC7470" w:rsidRPr="006D5B71" w:rsidRDefault="00BC7470" w:rsidP="00BC7470">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t>8</w:t>
      </w:r>
      <w:r>
        <w:fldChar w:fldCharType="end"/>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green"/>
        </w:rPr>
      </w:pPr>
      <w:bookmarkStart w:id="37" w:name="_Toc429448538"/>
      <w:r w:rsidRPr="002E06D6">
        <w:rPr>
          <w:highlight w:val="green"/>
        </w:rPr>
        <w:t>Task 4</w:t>
      </w:r>
      <w:bookmarkEnd w:id="37"/>
      <w:r w:rsidRPr="002E06D6">
        <w:rPr>
          <w:highlight w:val="green"/>
        </w:rPr>
        <w:t>:  Complete</w:t>
      </w:r>
    </w:p>
    <w:p w:rsidR="00BC7470" w:rsidRDefault="00BC7470" w:rsidP="00BC7470">
      <w:r>
        <w:t>The scattering chamber should be monitored for high and low levels of</w:t>
      </w:r>
      <w:r w:rsidRPr="00CD2624">
        <w:t xml:space="preserve"> tritium</w:t>
      </w:r>
      <w:r>
        <w:t>.</w:t>
      </w:r>
    </w:p>
    <w:p w:rsidR="00BC7470" w:rsidRPr="006D5B71" w:rsidRDefault="00BC7470" w:rsidP="00BC7470">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rsidR="00BC7470" w:rsidRPr="00D37456" w:rsidRDefault="00BC7470" w:rsidP="00BC7470">
      <w:pPr>
        <w:pStyle w:val="Heading3"/>
        <w:rPr>
          <w:highlight w:val="yellow"/>
        </w:rPr>
      </w:pPr>
      <w:bookmarkStart w:id="38" w:name="_Toc429448539"/>
      <w:r w:rsidRPr="00D37456">
        <w:rPr>
          <w:highlight w:val="yellow"/>
        </w:rPr>
        <w:t>Task 5</w:t>
      </w:r>
      <w:bookmarkEnd w:id="38"/>
      <w:r w:rsidRPr="00D37456">
        <w:rPr>
          <w:highlight w:val="yellow"/>
        </w:rPr>
        <w:t>: Complete</w:t>
      </w:r>
    </w:p>
    <w:p w:rsidR="00BC7470" w:rsidRDefault="00BC7470" w:rsidP="00BC7470">
      <w:r>
        <w:t>A U getter bed should be attached to the scattering chamber.</w:t>
      </w:r>
    </w:p>
    <w:p w:rsidR="00BC7470" w:rsidRPr="006D5B71" w:rsidRDefault="00BC7470" w:rsidP="00BC7470">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t>8.2</w:t>
      </w:r>
      <w:r>
        <w:fldChar w:fldCharType="end"/>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Default="00BC7470" w:rsidP="00BC7470">
      <w:pPr>
        <w:pStyle w:val="Heading3"/>
      </w:pPr>
      <w:bookmarkStart w:id="39" w:name="_Toc429448540"/>
      <w:r w:rsidRPr="002E06D6">
        <w:rPr>
          <w:highlight w:val="green"/>
        </w:rPr>
        <w:t>Task 6</w:t>
      </w:r>
      <w:bookmarkEnd w:id="39"/>
      <w:r w:rsidRPr="002E06D6">
        <w:rPr>
          <w:highlight w:val="green"/>
        </w:rPr>
        <w:t>: Complete</w:t>
      </w:r>
    </w:p>
    <w:p w:rsidR="00BC7470" w:rsidRDefault="00BC7470" w:rsidP="00BC7470">
      <w:r>
        <w:t>An additional long collimator should be placed upstream.</w:t>
      </w:r>
    </w:p>
    <w:p w:rsidR="00BC7470" w:rsidRPr="006D5B71" w:rsidRDefault="00BC7470" w:rsidP="00BC7470">
      <w:r>
        <w:t xml:space="preserve">A collimator shall be placed on each of the target cells (that moves with the target) and a second long collimator shall be placed just upstream of the </w:t>
      </w:r>
      <w:proofErr w:type="gramStart"/>
      <w:r>
        <w:t>Be</w:t>
      </w:r>
      <w:proofErr w:type="gramEnd"/>
      <w:r>
        <w:t xml:space="preserve"> isolation window.</w:t>
      </w:r>
    </w:p>
    <w:p w:rsidR="00BC7470" w:rsidRPr="00D37456" w:rsidRDefault="00BC7470" w:rsidP="00BC7470">
      <w:pPr>
        <w:pStyle w:val="Heading3"/>
        <w:rPr>
          <w:highlight w:val="yellow"/>
        </w:rPr>
      </w:pPr>
      <w:bookmarkStart w:id="40" w:name="_Toc429448541"/>
      <w:r w:rsidRPr="00D37456">
        <w:rPr>
          <w:highlight w:val="yellow"/>
        </w:rPr>
        <w:t>Task 7</w:t>
      </w:r>
      <w:bookmarkEnd w:id="40"/>
      <w:r w:rsidRPr="00D37456">
        <w:rPr>
          <w:highlight w:val="yellow"/>
        </w:rPr>
        <w:t>: Complete</w:t>
      </w:r>
    </w:p>
    <w:p w:rsidR="00BC7470" w:rsidRDefault="00BC7470" w:rsidP="00BC7470">
      <w:r>
        <w:t>Dedicated vent pumps/fans and lines should be installed over the scattering chamber and used for installation and removal procedures.</w:t>
      </w:r>
    </w:p>
    <w:p w:rsidR="00BC7470" w:rsidRPr="006D5B71" w:rsidRDefault="00BC7470" w:rsidP="00BC7470">
      <w:r>
        <w:t>See Section 12 of report.</w:t>
      </w:r>
    </w:p>
    <w:p w:rsidR="00BC7470" w:rsidRPr="00D37456" w:rsidRDefault="00BC7470" w:rsidP="00BC7470">
      <w:pPr>
        <w:pStyle w:val="Heading3"/>
        <w:rPr>
          <w:highlight w:val="yellow"/>
        </w:rPr>
      </w:pPr>
      <w:bookmarkStart w:id="41" w:name="_Toc429448542"/>
      <w:r w:rsidRPr="00D37456">
        <w:rPr>
          <w:highlight w:val="yellow"/>
        </w:rPr>
        <w:t>Task 8</w:t>
      </w:r>
      <w:bookmarkEnd w:id="41"/>
      <w:r w:rsidRPr="00D37456">
        <w:rPr>
          <w:highlight w:val="yellow"/>
        </w:rPr>
        <w:t>:  Complete</w:t>
      </w:r>
    </w:p>
    <w:p w:rsidR="00BC7470" w:rsidRDefault="00BC7470" w:rsidP="00BC7470">
      <w:r>
        <w:t>Airborne radioactivity detectors interlocked with the vent/fan stack system should be used.</w:t>
      </w:r>
    </w:p>
    <w:p w:rsidR="00BC7470" w:rsidRPr="006D5B71" w:rsidRDefault="00BC7470" w:rsidP="00BC7470">
      <w:r>
        <w:lastRenderedPageBreak/>
        <w:t>The system design incorporates this. See Section 12</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green"/>
        </w:rPr>
      </w:pPr>
      <w:bookmarkStart w:id="42" w:name="_Toc429448543"/>
      <w:r w:rsidRPr="002E06D6">
        <w:rPr>
          <w:highlight w:val="green"/>
        </w:rPr>
        <w:t>Task 9</w:t>
      </w:r>
      <w:bookmarkEnd w:id="42"/>
      <w:r w:rsidRPr="002E06D6">
        <w:rPr>
          <w:highlight w:val="green"/>
        </w:rPr>
        <w:t>:  Complete</w:t>
      </w:r>
    </w:p>
    <w:p w:rsidR="00BC7470" w:rsidRDefault="00BC7470" w:rsidP="00BC7470">
      <w:r>
        <w:t>Manual scram buttons in the hall and counting house for the ventilation.</w:t>
      </w:r>
    </w:p>
    <w:p w:rsidR="00BC7470" w:rsidRPr="00B82655" w:rsidRDefault="00BC7470" w:rsidP="00BC7470">
      <w:r>
        <w:t xml:space="preserve">The term for these buttons shall be “Exhaust Activation” due to objections to the “scram” term. These buttons shall be located in at each entrance to the Hall and in the counting house. </w:t>
      </w:r>
    </w:p>
    <w:p w:rsidR="00BC7470" w:rsidRPr="002E06D6" w:rsidRDefault="00BC7470" w:rsidP="00BC7470">
      <w:pPr>
        <w:pStyle w:val="Heading3"/>
        <w:rPr>
          <w:highlight w:val="green"/>
        </w:rPr>
      </w:pPr>
      <w:bookmarkStart w:id="43" w:name="_Toc429448544"/>
      <w:r w:rsidRPr="002E06D6">
        <w:rPr>
          <w:highlight w:val="green"/>
        </w:rPr>
        <w:t>Task 10</w:t>
      </w:r>
      <w:bookmarkEnd w:id="43"/>
      <w:r w:rsidRPr="002E06D6">
        <w:rPr>
          <w:highlight w:val="green"/>
        </w:rPr>
        <w:t>: Complete</w:t>
      </w:r>
    </w:p>
    <w:p w:rsidR="00BC7470" w:rsidRDefault="00BC7470" w:rsidP="00BC7470">
      <w:r>
        <w:t>Additional beam raster detector and interlock system.</w:t>
      </w:r>
    </w:p>
    <w:p w:rsidR="00BC7470" w:rsidRDefault="00BC7470" w:rsidP="00BC7470">
      <w:r>
        <w:t>The fast raster now has a FSD on a current comparator in addition to the FSD on the power supply enable signal. This system is currently in use.</w:t>
      </w:r>
    </w:p>
    <w:p w:rsidR="00BC7470" w:rsidRDefault="00BC7470" w:rsidP="00BC7470">
      <w:pPr>
        <w:pStyle w:val="Heading2"/>
      </w:pPr>
      <w:bookmarkStart w:id="44" w:name="_Toc429448545"/>
      <w:r>
        <w:t>EHS Tasks</w:t>
      </w:r>
      <w:bookmarkEnd w:id="44"/>
    </w:p>
    <w:p w:rsidR="00BC7470" w:rsidRPr="00B051C9" w:rsidRDefault="00BC7470" w:rsidP="00BC7470">
      <w:pPr>
        <w:pStyle w:val="Heading3"/>
        <w:rPr>
          <w:highlight w:val="yellow"/>
        </w:rPr>
      </w:pPr>
      <w:bookmarkStart w:id="45" w:name="_Toc429448546"/>
      <w:r w:rsidRPr="00B051C9">
        <w:rPr>
          <w:highlight w:val="yellow"/>
        </w:rPr>
        <w:t>Task 1</w:t>
      </w:r>
      <w:bookmarkEnd w:id="45"/>
      <w:r w:rsidRPr="00B051C9">
        <w:rPr>
          <w:highlight w:val="yellow"/>
        </w:rPr>
        <w:t>:  Complete</w:t>
      </w:r>
    </w:p>
    <w:p w:rsidR="00BC7470" w:rsidRDefault="00BC7470" w:rsidP="00BC7470">
      <w:r>
        <w:t>Establish baseline for detectable tritium at the JLAB site.</w:t>
      </w:r>
    </w:p>
    <w:p w:rsidR="00BC7470" w:rsidRDefault="00BC7470" w:rsidP="00BC7470">
      <w:r>
        <w:t xml:space="preserve">See Ref </w:t>
      </w:r>
      <w:r>
        <w:fldChar w:fldCharType="begin" w:fldLock="1"/>
      </w:r>
      <w:r w:rsidR="00211013">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11,12]", "plainTextFormattedCitation" : "\u00a0[11,12]", "previouslyFormattedCitation" : "\u00a0[10,11]" }, "properties" : { "noteIndex" : 0 }, "schema" : "https://github.com/citation-style-language/schema/raw/master/csl-citation.json" }</w:instrText>
      </w:r>
      <w:r>
        <w:fldChar w:fldCharType="separate"/>
      </w:r>
      <w:r w:rsidR="00211013" w:rsidRPr="00211013">
        <w:rPr>
          <w:noProof/>
        </w:rPr>
        <w:t> [11,12]</w:t>
      </w:r>
      <w:r>
        <w:fldChar w:fldCharType="end"/>
      </w:r>
      <w:r>
        <w:t xml:space="preserve"> for basis and details.</w:t>
      </w:r>
    </w:p>
    <w:p w:rsidR="00BC7470" w:rsidRPr="00B82655" w:rsidRDefault="00BC7470" w:rsidP="00BC7470">
      <w:r>
        <w:rPr>
          <w:color w:val="000000"/>
          <w:sz w:val="21"/>
          <w:szCs w:val="21"/>
          <w:shd w:val="clear" w:color="auto" w:fill="FFFFFF"/>
        </w:rPr>
        <w:t>1. Tritium in water</w:t>
      </w:r>
      <w:r>
        <w:rPr>
          <w:color w:val="000000"/>
          <w:sz w:val="21"/>
          <w:szCs w:val="21"/>
        </w:rPr>
        <w:br/>
      </w:r>
      <w:r>
        <w:rPr>
          <w:color w:val="000000"/>
          <w:sz w:val="21"/>
          <w:szCs w:val="21"/>
          <w:shd w:val="clear" w:color="auto" w:fill="FFFFFF"/>
        </w:rPr>
        <w:t xml:space="preserve">- We can readily detect tritium in water at about 500 </w:t>
      </w:r>
      <w:proofErr w:type="spellStart"/>
      <w:r>
        <w:rPr>
          <w:color w:val="000000"/>
          <w:sz w:val="21"/>
          <w:szCs w:val="21"/>
          <w:shd w:val="clear" w:color="auto" w:fill="FFFFFF"/>
        </w:rPr>
        <w:t>pCi</w:t>
      </w:r>
      <w:proofErr w:type="spellEnd"/>
      <w:r>
        <w:rPr>
          <w:color w:val="000000"/>
          <w:sz w:val="21"/>
          <w:szCs w:val="21"/>
          <w:shd w:val="clear" w:color="auto" w:fill="FFFFFF"/>
        </w:rPr>
        <w:t xml:space="preserve">/L.  The EPA drinking water limit is 20,000 </w:t>
      </w:r>
      <w:proofErr w:type="spellStart"/>
      <w:r>
        <w:rPr>
          <w:color w:val="000000"/>
          <w:sz w:val="21"/>
          <w:szCs w:val="21"/>
          <w:shd w:val="clear" w:color="auto" w:fill="FFFFFF"/>
        </w:rPr>
        <w:t>pCi</w:t>
      </w:r>
      <w:proofErr w:type="spellEnd"/>
      <w:r>
        <w:rPr>
          <w:color w:val="000000"/>
          <w:sz w:val="21"/>
          <w:szCs w:val="21"/>
          <w:shd w:val="clear" w:color="auto" w:fill="FFFFFF"/>
        </w:rPr>
        <w:t xml:space="preserve">/L.  Environmental permits for groundwater and </w:t>
      </w:r>
      <w:proofErr w:type="spellStart"/>
      <w:r>
        <w:rPr>
          <w:color w:val="000000"/>
          <w:sz w:val="21"/>
          <w:szCs w:val="21"/>
          <w:shd w:val="clear" w:color="auto" w:fill="FFFFFF"/>
        </w:rPr>
        <w:t>stormwater</w:t>
      </w:r>
      <w:proofErr w:type="spellEnd"/>
      <w:r>
        <w:rPr>
          <w:color w:val="000000"/>
          <w:sz w:val="21"/>
          <w:szCs w:val="21"/>
          <w:shd w:val="clear" w:color="auto" w:fill="FFFFFF"/>
        </w:rPr>
        <w:t xml:space="preserve"> effluent require a minimum detectable activity (MDA) of 1000 </w:t>
      </w:r>
      <w:proofErr w:type="spellStart"/>
      <w:r>
        <w:rPr>
          <w:color w:val="000000"/>
          <w:sz w:val="21"/>
          <w:szCs w:val="21"/>
          <w:shd w:val="clear" w:color="auto" w:fill="FFFFFF"/>
        </w:rPr>
        <w:t>pCi</w:t>
      </w:r>
      <w:proofErr w:type="spellEnd"/>
      <w:r>
        <w:rPr>
          <w:color w:val="000000"/>
          <w:sz w:val="21"/>
          <w:szCs w:val="21"/>
          <w:shd w:val="clear" w:color="auto" w:fill="FFFFFF"/>
        </w:rPr>
        <w:t>/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xml:space="preserve">- The DOE surface contamination limit for tritium is 10,000 </w:t>
      </w:r>
      <w:proofErr w:type="spellStart"/>
      <w:r>
        <w:rPr>
          <w:color w:val="000000"/>
          <w:sz w:val="21"/>
          <w:szCs w:val="21"/>
          <w:shd w:val="clear" w:color="auto" w:fill="FFFFFF"/>
        </w:rPr>
        <w:t>dpm</w:t>
      </w:r>
      <w:proofErr w:type="spellEnd"/>
      <w:r>
        <w:rPr>
          <w:color w:val="000000"/>
          <w:sz w:val="21"/>
          <w:szCs w:val="21"/>
          <w:shd w:val="clear" w:color="auto" w:fill="FFFFFF"/>
        </w:rPr>
        <w:t>/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reports that the air monitor JLAB has will see 10^-7 </w:t>
      </w:r>
      <w:proofErr w:type="spellStart"/>
      <w:r>
        <w:rPr>
          <w:color w:val="000000"/>
          <w:sz w:val="21"/>
          <w:szCs w:val="21"/>
          <w:shd w:val="clear" w:color="auto" w:fill="FFFFFF"/>
        </w:rPr>
        <w:t>uCi</w:t>
      </w:r>
      <w:proofErr w:type="spellEnd"/>
      <w:r>
        <w:rPr>
          <w:color w:val="000000"/>
          <w:sz w:val="21"/>
          <w:szCs w:val="21"/>
          <w:shd w:val="clear" w:color="auto" w:fill="FFFFFF"/>
        </w:rPr>
        <w:t xml:space="preserve">/cc of tritium.  The DAC for elemental tritium is 2E-1 </w:t>
      </w:r>
      <w:proofErr w:type="spellStart"/>
      <w:r>
        <w:rPr>
          <w:color w:val="000000"/>
          <w:sz w:val="21"/>
          <w:szCs w:val="21"/>
          <w:shd w:val="clear" w:color="auto" w:fill="FFFFFF"/>
        </w:rPr>
        <w:t>uCi</w:t>
      </w:r>
      <w:proofErr w:type="spellEnd"/>
      <w:r>
        <w:rPr>
          <w:color w:val="000000"/>
          <w:sz w:val="21"/>
          <w:szCs w:val="21"/>
          <w:shd w:val="clear" w:color="auto" w:fill="FFFFFF"/>
        </w:rPr>
        <w:t xml:space="preserve">/cc and for HTO is 2E-5 </w:t>
      </w:r>
      <w:proofErr w:type="spellStart"/>
      <w:r>
        <w:rPr>
          <w:color w:val="000000"/>
          <w:sz w:val="21"/>
          <w:szCs w:val="21"/>
          <w:shd w:val="clear" w:color="auto" w:fill="FFFFFF"/>
        </w:rPr>
        <w:t>uCi</w:t>
      </w:r>
      <w:proofErr w:type="spellEnd"/>
      <w:r>
        <w:rPr>
          <w:color w:val="000000"/>
          <w:sz w:val="21"/>
          <w:szCs w:val="21"/>
          <w:shd w:val="clear" w:color="auto" w:fill="FFFFFF"/>
        </w:rPr>
        <w:t>/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w:t>
      </w:r>
      <w:proofErr w:type="spellStart"/>
      <w:r>
        <w:rPr>
          <w:color w:val="000000"/>
          <w:sz w:val="21"/>
          <w:szCs w:val="21"/>
          <w:shd w:val="clear" w:color="auto" w:fill="FFFFFF"/>
        </w:rPr>
        <w:t>Sartrex</w:t>
      </w:r>
      <w:proofErr w:type="spellEnd"/>
      <w:r>
        <w:rPr>
          <w:color w:val="000000"/>
          <w:sz w:val="21"/>
          <w:szCs w:val="21"/>
          <w:shd w:val="clear" w:color="auto" w:fill="FFFFFF"/>
        </w:rPr>
        <w:t xml:space="preserve"> 209L) will see 1E-5 </w:t>
      </w:r>
      <w:proofErr w:type="spellStart"/>
      <w:r>
        <w:rPr>
          <w:color w:val="000000"/>
          <w:sz w:val="21"/>
          <w:szCs w:val="21"/>
          <w:shd w:val="clear" w:color="auto" w:fill="FFFFFF"/>
        </w:rPr>
        <w:t>uCi</w:t>
      </w:r>
      <w:proofErr w:type="spellEnd"/>
      <w:r>
        <w:rPr>
          <w:color w:val="000000"/>
          <w:sz w:val="21"/>
          <w:szCs w:val="21"/>
          <w:shd w:val="clear" w:color="auto" w:fill="FFFFFF"/>
        </w:rPr>
        <w:t>/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Grab air samples can also be taken for HTO using bubblers. This is not expected to be used as a primary sampling technique, due to the T2 source material but, we may employ this method as a confirmatory process.  MDA for this technique is usually in the 10^-8 </w:t>
      </w:r>
      <w:proofErr w:type="spellStart"/>
      <w:r>
        <w:rPr>
          <w:color w:val="000000"/>
          <w:sz w:val="21"/>
          <w:szCs w:val="21"/>
          <w:shd w:val="clear" w:color="auto" w:fill="FFFFFF"/>
        </w:rPr>
        <w:t>uCi</w:t>
      </w:r>
      <w:proofErr w:type="spellEnd"/>
      <w:r>
        <w:rPr>
          <w:color w:val="000000"/>
          <w:sz w:val="21"/>
          <w:szCs w:val="21"/>
          <w:shd w:val="clear" w:color="auto" w:fill="FFFFFF"/>
        </w:rPr>
        <w:t>/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lastRenderedPageBreak/>
        <w:t xml:space="preserve">7. Based on feedback from SRS, and our own procedures and ALARA concerns, we will run some sort of H3 spot check bioassay.  We would probably get these analyzed offsite (mainly because of the biohazard issues handling urine).  Typical sensitivity for urine is like our sensitivity in water (less than 1000 </w:t>
      </w:r>
      <w:proofErr w:type="spellStart"/>
      <w:r>
        <w:rPr>
          <w:color w:val="000000"/>
          <w:sz w:val="21"/>
          <w:szCs w:val="21"/>
          <w:shd w:val="clear" w:color="auto" w:fill="FFFFFF"/>
        </w:rPr>
        <w:t>pCi</w:t>
      </w:r>
      <w:proofErr w:type="spellEnd"/>
      <w:r>
        <w:rPr>
          <w:color w:val="000000"/>
          <w:sz w:val="21"/>
          <w:szCs w:val="21"/>
          <w:shd w:val="clear" w:color="auto" w:fill="FFFFFF"/>
        </w:rPr>
        <w:t xml:space="preserve">/L).  At 1000 </w:t>
      </w:r>
      <w:proofErr w:type="spellStart"/>
      <w:r>
        <w:rPr>
          <w:color w:val="000000"/>
          <w:sz w:val="21"/>
          <w:szCs w:val="21"/>
          <w:shd w:val="clear" w:color="auto" w:fill="FFFFFF"/>
        </w:rPr>
        <w:t>pCi</w:t>
      </w:r>
      <w:proofErr w:type="spellEnd"/>
      <w:r>
        <w:rPr>
          <w:color w:val="000000"/>
          <w:sz w:val="21"/>
          <w:szCs w:val="21"/>
          <w:shd w:val="clear" w:color="auto" w:fill="FFFFFF"/>
        </w:rPr>
        <w:t xml:space="preserve">/L in the urine, the dose is about 2E-4 mrem per day. </w:t>
      </w:r>
    </w:p>
    <w:p w:rsidR="00BC7470" w:rsidRPr="002E06D6" w:rsidRDefault="00BC7470" w:rsidP="00BC7470">
      <w:pPr>
        <w:pStyle w:val="Heading3"/>
        <w:rPr>
          <w:highlight w:val="green"/>
        </w:rPr>
      </w:pPr>
      <w:bookmarkStart w:id="46" w:name="_Toc429448547"/>
      <w:r w:rsidRPr="002E06D6">
        <w:rPr>
          <w:highlight w:val="green"/>
        </w:rPr>
        <w:t>Task 2</w:t>
      </w:r>
      <w:bookmarkEnd w:id="46"/>
      <w:r w:rsidRPr="002E06D6">
        <w:rPr>
          <w:highlight w:val="green"/>
        </w:rPr>
        <w:t>: Complete</w:t>
      </w:r>
    </w:p>
    <w:p w:rsidR="00BC7470" w:rsidRDefault="00BC7470" w:rsidP="00BC7470">
      <w:r>
        <w:t xml:space="preserve">Develop algorithm for safety involving amount of tritium, beam current, </w:t>
      </w:r>
      <w:proofErr w:type="gramStart"/>
      <w:r>
        <w:t>beam</w:t>
      </w:r>
      <w:proofErr w:type="gramEnd"/>
      <w:r>
        <w:t xml:space="preserve"> time.</w:t>
      </w:r>
    </w:p>
    <w:p w:rsidR="00BC7470" w:rsidRPr="00B82655" w:rsidRDefault="00BC7470" w:rsidP="00BC7470">
      <w:r>
        <w:t xml:space="preserve">Complete. See Tritium Technical Report Ref </w:t>
      </w:r>
      <w:r>
        <w:fldChar w:fldCharType="begin" w:fldLock="1"/>
      </w:r>
      <w:r w:rsidR="00FC1E75">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 "plainTextFormattedCitation" : "\u00a0[3]", "previouslyFormattedCitation" : "\u00a0[3]" }, "properties" : { "noteIndex" : 0 }, "schema" : "https://github.com/citation-style-language/schema/raw/master/csl-citation.json" }</w:instrText>
      </w:r>
      <w:r>
        <w:fldChar w:fldCharType="separate"/>
      </w:r>
      <w:r w:rsidR="00B86E41" w:rsidRPr="00B86E41">
        <w:rPr>
          <w:noProof/>
        </w:rPr>
        <w:t> [3]</w:t>
      </w:r>
      <w:r>
        <w:fldChar w:fldCharType="end"/>
      </w:r>
      <w:r>
        <w:t>.</w:t>
      </w:r>
    </w:p>
    <w:p w:rsidR="00BC7470" w:rsidRPr="002E06D6" w:rsidRDefault="00BC7470" w:rsidP="00BC7470">
      <w:pPr>
        <w:pStyle w:val="Heading3"/>
        <w:rPr>
          <w:highlight w:val="yellow"/>
        </w:rPr>
      </w:pPr>
      <w:bookmarkStart w:id="47" w:name="_Toc429448548"/>
      <w:r w:rsidRPr="002E06D6">
        <w:rPr>
          <w:highlight w:val="yellow"/>
        </w:rPr>
        <w:t>Task 3</w:t>
      </w:r>
      <w:bookmarkEnd w:id="47"/>
      <w:r w:rsidRPr="002E06D6">
        <w:rPr>
          <w:highlight w:val="yellow"/>
        </w:rPr>
        <w:t>:  Complete</w:t>
      </w:r>
    </w:p>
    <w:p w:rsidR="00BC7470" w:rsidRDefault="00BC7470" w:rsidP="00BC7470">
      <w:r>
        <w:t>Worst-case scenarios for worker exposure and all dose calculations should be analyzed or calculated by qualified personnel.</w:t>
      </w:r>
    </w:p>
    <w:p w:rsidR="00BC7470" w:rsidRPr="00B82655" w:rsidRDefault="00BC7470" w:rsidP="00BC7470">
      <w:r>
        <w:t>Several models for tritium release have been developed by qualified personnel. See Section 16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yellow"/>
        </w:rPr>
      </w:pPr>
      <w:bookmarkStart w:id="48" w:name="_Toc429448549"/>
      <w:r w:rsidRPr="002E06D6">
        <w:rPr>
          <w:highlight w:val="yellow"/>
        </w:rPr>
        <w:t>Task 4</w:t>
      </w:r>
      <w:bookmarkEnd w:id="48"/>
      <w:r w:rsidRPr="002E06D6">
        <w:rPr>
          <w:highlight w:val="yellow"/>
        </w:rPr>
        <w:t>:  Complete</w:t>
      </w:r>
    </w:p>
    <w:p w:rsidR="00BC7470" w:rsidRDefault="00BC7470" w:rsidP="00BC7470">
      <w:r>
        <w:t>A more detailed assessment of impact of target loss on Hall A should be performed by qualified personnel.</w:t>
      </w:r>
    </w:p>
    <w:p w:rsidR="00BC7470" w:rsidRPr="00B82655" w:rsidRDefault="00BC7470" w:rsidP="00BC7470">
      <w:r>
        <w:t>Several models for tritium release have been developed by qualified personnel. See Section 16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yellow"/>
        </w:rPr>
      </w:pPr>
      <w:bookmarkStart w:id="49" w:name="_Toc429448550"/>
      <w:r w:rsidRPr="002E06D6">
        <w:rPr>
          <w:highlight w:val="yellow"/>
        </w:rPr>
        <w:t>Task 5</w:t>
      </w:r>
      <w:bookmarkEnd w:id="49"/>
      <w:r w:rsidRPr="002E06D6">
        <w:rPr>
          <w:highlight w:val="yellow"/>
        </w:rPr>
        <w:t>:  Complete</w:t>
      </w:r>
    </w:p>
    <w:p w:rsidR="00BC7470" w:rsidRDefault="00BC7470" w:rsidP="00BC7470">
      <w:r>
        <w:t>A more detailed assessment of impact of target loss on Hall A should be performed by qualified personnel.</w:t>
      </w:r>
    </w:p>
    <w:p w:rsidR="00BC7470" w:rsidRPr="00B82655" w:rsidRDefault="00BC7470" w:rsidP="00BC7470">
      <w:r>
        <w:t>Several models for tritium release have been developed by qualified personnel. See Section 16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yellow"/>
        </w:rPr>
      </w:pPr>
      <w:bookmarkStart w:id="50" w:name="_Toc429448551"/>
      <w:r w:rsidRPr="002E06D6">
        <w:rPr>
          <w:highlight w:val="yellow"/>
        </w:rPr>
        <w:t>Task 6</w:t>
      </w:r>
      <w:bookmarkEnd w:id="50"/>
      <w:r w:rsidRPr="002E06D6">
        <w:rPr>
          <w:highlight w:val="yellow"/>
        </w:rPr>
        <w:t>:  Complete</w:t>
      </w:r>
    </w:p>
    <w:p w:rsidR="00BC7470" w:rsidRDefault="00BC7470" w:rsidP="00BC7470">
      <w:r>
        <w:t xml:space="preserve">Use the ICRP-68 dose coefficient of 1.8E-11 </w:t>
      </w:r>
      <w:proofErr w:type="spellStart"/>
      <w:r>
        <w:t>Sv</w:t>
      </w:r>
      <w:proofErr w:type="spellEnd"/>
      <w:r>
        <w:t>/</w:t>
      </w:r>
      <w:proofErr w:type="spellStart"/>
      <w:r>
        <w:t>Bq</w:t>
      </w:r>
      <w:proofErr w:type="spellEnd"/>
      <w:r>
        <w:t xml:space="preserve"> reference for exposure evaluations.</w:t>
      </w:r>
    </w:p>
    <w:p w:rsidR="00BC7470" w:rsidRPr="00B82655" w:rsidRDefault="00BC7470" w:rsidP="00BC7470">
      <w:r>
        <w:t xml:space="preserve">The requirement that the released tritium is immediately converted to HTO is overly conservative. Many measurements </w:t>
      </w:r>
      <w:r>
        <w:fldChar w:fldCharType="begin" w:fldLock="1"/>
      </w:r>
      <w:r w:rsidR="00211013">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13]", "plainTextFormattedCitation" : "\u00a0[13]", "previouslyFormattedCitation" : "\u00a0[12]" }, "properties" : { "noteIndex" : 0 }, "schema" : "https://github.com/citation-style-language/schema/raw/master/csl-citation.json" }</w:instrText>
      </w:r>
      <w:r>
        <w:fldChar w:fldCharType="separate"/>
      </w:r>
      <w:r w:rsidR="00211013" w:rsidRPr="00211013">
        <w:rPr>
          <w:noProof/>
        </w:rPr>
        <w:t> [13]</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16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Pr="002E06D6" w:rsidRDefault="00BC7470" w:rsidP="00BC7470">
      <w:pPr>
        <w:pStyle w:val="Heading3"/>
        <w:rPr>
          <w:highlight w:val="yellow"/>
        </w:rPr>
      </w:pPr>
      <w:bookmarkStart w:id="51" w:name="_Toc429448552"/>
      <w:r w:rsidRPr="002E06D6">
        <w:rPr>
          <w:highlight w:val="yellow"/>
        </w:rPr>
        <w:t>Task 7</w:t>
      </w:r>
      <w:bookmarkEnd w:id="51"/>
      <w:r w:rsidRPr="002E06D6">
        <w:rPr>
          <w:highlight w:val="yellow"/>
        </w:rPr>
        <w:t>:  Complete</w:t>
      </w:r>
    </w:p>
    <w:p w:rsidR="00BC7470" w:rsidRDefault="00BC7470" w:rsidP="00BC7470">
      <w:r>
        <w:t>Use 10 mrem as the maximum allowed site boundary dose.</w:t>
      </w:r>
    </w:p>
    <w:p w:rsidR="00BC7470" w:rsidRPr="00B82655" w:rsidRDefault="00BC7470" w:rsidP="00BC7470">
      <w:r>
        <w:t xml:space="preserve">Several models for tritium release have been developed by qualified personnel. See Section </w:t>
      </w:r>
      <w:r>
        <w:fldChar w:fldCharType="begin"/>
      </w:r>
      <w:r>
        <w:instrText xml:space="preserve"> REF _Ref429142712 \r \h </w:instrText>
      </w:r>
      <w:r>
        <w:fldChar w:fldCharType="separate"/>
      </w:r>
      <w:r>
        <w:t>16</w:t>
      </w:r>
      <w:r>
        <w:fldChar w:fldCharType="end"/>
      </w:r>
      <w:r>
        <w:t>. The expected dose at the site boundary is less than 1 mrem for a stacked release. For the worst case scenario, the expected dose at the nearest site boundary is slightly above the limit (with the conservative 10% HTO assumption). The expected dose at 300 meters is however less than the 10 mrem limit.</w:t>
      </w:r>
    </w:p>
    <w:p w:rsidR="00BC7470" w:rsidRPr="002E06D6" w:rsidRDefault="00BC7470" w:rsidP="00BC7470">
      <w:pPr>
        <w:pStyle w:val="Heading3"/>
        <w:rPr>
          <w:highlight w:val="green"/>
        </w:rPr>
      </w:pPr>
      <w:bookmarkStart w:id="52" w:name="_Toc429448553"/>
      <w:r w:rsidRPr="002E06D6">
        <w:rPr>
          <w:highlight w:val="green"/>
        </w:rPr>
        <w:lastRenderedPageBreak/>
        <w:t>Task 8</w:t>
      </w:r>
      <w:bookmarkEnd w:id="52"/>
      <w:r w:rsidRPr="002E06D6">
        <w:rPr>
          <w:highlight w:val="green"/>
        </w:rPr>
        <w:t>:  Complete</w:t>
      </w:r>
    </w:p>
    <w:p w:rsidR="00BC7470" w:rsidRDefault="00BC7470" w:rsidP="00BC7470">
      <w:r>
        <w:t>The risk analysis should follow tables 4.2-4.5 of JLAB’s FSAD, rev. 6 and use realistic target failure probabilities.</w:t>
      </w:r>
    </w:p>
    <w:p w:rsidR="00BC7470" w:rsidRPr="00B82655" w:rsidRDefault="00BC7470" w:rsidP="00BC7470">
      <w:r>
        <w:t xml:space="preserve">See Ref </w:t>
      </w:r>
      <w:r>
        <w:fldChar w:fldCharType="begin" w:fldLock="1"/>
      </w:r>
      <w:r w:rsidR="00211013">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14]", "plainTextFormattedCitation" : "\u00a0[14]", "previouslyFormattedCitation" : "\u00a0[13]" }, "properties" : { "noteIndex" : 0 }, "schema" : "https://github.com/citation-style-language/schema/raw/master/csl-citation.json" }</w:instrText>
      </w:r>
      <w:r>
        <w:fldChar w:fldCharType="separate"/>
      </w:r>
      <w:r w:rsidR="00211013" w:rsidRPr="00211013">
        <w:rPr>
          <w:noProof/>
        </w:rPr>
        <w:t> [14]</w:t>
      </w:r>
      <w:r>
        <w:fldChar w:fldCharType="end"/>
      </w:r>
      <w:r>
        <w:t xml:space="preserve"> and Section 20 of report</w:t>
      </w:r>
      <w:r w:rsidR="00FC1E75">
        <w:t xml:space="preserve"> </w:t>
      </w:r>
      <w:r w:rsidR="00FC1E75">
        <w:fldChar w:fldCharType="begin" w:fldLock="1"/>
      </w:r>
      <w:r w:rsidR="00211013">
        <w:instrText>ADDIN CSL_CITATION { "citationItems" : [ { "id" : "ITEM-1", "itemData" : { "author" : [ { "dropping-particle" : "", "family" : "Meekins", "given" : "Dave", "non-dropping-particle" : "", "parse-names" : false, "suffix" : "" }, { "dropping-particle" : "", "family" : "Welch", "given" : "Keith", "non-dropping-particle" : "", "parse-names" : false, "suffix" : "" }, { "dropping-particle" : "", "family" : "Holt", "given" : "Roy J", "non-dropping-particle" : "", "parse-names" : false, "suffix" : "" }, { "dropping-particle" : "", "family" : "Keith", "given" : "Christopher", "non-dropping-particle" : "", "parse-names" : false, "suffix" : "" } ], "id" : "ITEM-1", "issued" : { "date-parts" : [ [ "2015" ] ] }, "title" : "Hall A Tritium Target System", "type" : "report" }, "uris" : [ "http://www.mendeley.com/documents/?uuid=a969f133-d078-473b-ad30-71eab454a897" ] } ], "mendeley" : { "formattedCitation" : "\u00a0[5]", "plainTextFormattedCitation" : "\u00a0[5]", "previouslyFormattedCitation" : "\u00a0[14]" }, "properties" : { "noteIndex" : 0 }, "schema" : "https://github.com/citation-style-language/schema/raw/master/csl-citation.json" }</w:instrText>
      </w:r>
      <w:r w:rsidR="00FC1E75">
        <w:fldChar w:fldCharType="separate"/>
      </w:r>
      <w:r w:rsidR="00211013" w:rsidRPr="00211013">
        <w:rPr>
          <w:noProof/>
        </w:rPr>
        <w:t> [5]</w:t>
      </w:r>
      <w:r w:rsidR="00FC1E75">
        <w:fldChar w:fldCharType="end"/>
      </w:r>
      <w:r>
        <w:t>.</w:t>
      </w:r>
    </w:p>
    <w:p w:rsidR="00BC7470" w:rsidRDefault="00B86E41" w:rsidP="00B86E41">
      <w:pPr>
        <w:pStyle w:val="Heading1"/>
      </w:pPr>
      <w:r>
        <w:lastRenderedPageBreak/>
        <w:t>References</w:t>
      </w:r>
    </w:p>
    <w:p w:rsidR="00211013" w:rsidRPr="00211013" w:rsidRDefault="00B86E41">
      <w:pPr>
        <w:pStyle w:val="NormalWeb"/>
        <w:ind w:left="640" w:hanging="640"/>
        <w:divId w:val="365177607"/>
        <w:rPr>
          <w:rFonts w:ascii="Calibri" w:hAnsi="Calibri"/>
          <w:noProof/>
          <w:sz w:val="22"/>
        </w:rPr>
      </w:pPr>
      <w:r>
        <w:fldChar w:fldCharType="begin" w:fldLock="1"/>
      </w:r>
      <w:r>
        <w:instrText xml:space="preserve">ADDIN Mendeley Bibliography CSL_BIBLIOGRAPHY </w:instrText>
      </w:r>
      <w:r>
        <w:fldChar w:fldCharType="separate"/>
      </w:r>
      <w:r w:rsidR="00211013" w:rsidRPr="00211013">
        <w:rPr>
          <w:rFonts w:ascii="Calibri" w:hAnsi="Calibri"/>
          <w:noProof/>
          <w:sz w:val="22"/>
        </w:rPr>
        <w:t>[1]</w:t>
      </w:r>
      <w:r w:rsidR="00211013" w:rsidRPr="00211013">
        <w:rPr>
          <w:rFonts w:ascii="Calibri" w:hAnsi="Calibri"/>
          <w:noProof/>
          <w:sz w:val="22"/>
        </w:rPr>
        <w:tab/>
        <w:t xml:space="preserve">M. J. Morgan, H. L. Nigg, and J. D. Novajosky, </w:t>
      </w:r>
      <w:r w:rsidR="00211013" w:rsidRPr="00211013">
        <w:rPr>
          <w:rFonts w:ascii="Calibri" w:hAnsi="Calibri"/>
          <w:i/>
          <w:iCs/>
          <w:noProof/>
          <w:sz w:val="22"/>
        </w:rPr>
        <w:t>( U ) FY15 / 16 TJNAF-SRTE Tritium Target Structure Evaluation</w:t>
      </w:r>
      <w:r w:rsidR="00211013" w:rsidRPr="00211013">
        <w:rPr>
          <w:rFonts w:ascii="Calibri" w:hAnsi="Calibri"/>
          <w:noProof/>
          <w:sz w:val="22"/>
        </w:rPr>
        <w:t xml:space="preserve"> (2016).</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2]</w:t>
      </w:r>
      <w:r w:rsidRPr="00211013">
        <w:rPr>
          <w:rFonts w:ascii="Calibri" w:hAnsi="Calibri"/>
          <w:noProof/>
          <w:sz w:val="22"/>
        </w:rPr>
        <w:tab/>
        <w:t xml:space="preserve">T. S. Mcgee, H. L. Nigg, and J. D. Novajosky, </w:t>
      </w:r>
      <w:r w:rsidRPr="00211013">
        <w:rPr>
          <w:rFonts w:ascii="Calibri" w:hAnsi="Calibri"/>
          <w:i/>
          <w:iCs/>
          <w:noProof/>
          <w:sz w:val="22"/>
        </w:rPr>
        <w:t>ICO FY15 / 16 TJNAF-SRTE Tritium Experiment Activity</w:t>
      </w:r>
      <w:r w:rsidRPr="00211013">
        <w:rPr>
          <w:rFonts w:ascii="Calibri" w:hAnsi="Calibri"/>
          <w:noProof/>
          <w:sz w:val="22"/>
        </w:rPr>
        <w:t xml:space="preserve"> (2016).</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3]</w:t>
      </w:r>
      <w:r w:rsidRPr="00211013">
        <w:rPr>
          <w:rFonts w:ascii="Calibri" w:hAnsi="Calibri"/>
          <w:noProof/>
          <w:sz w:val="22"/>
        </w:rPr>
        <w:tab/>
        <w:t>R. J. Holt, JLAB Tritium Tech Note 1 (2012).</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4]</w:t>
      </w:r>
      <w:r w:rsidRPr="00211013">
        <w:rPr>
          <w:rFonts w:ascii="Calibri" w:hAnsi="Calibri"/>
          <w:noProof/>
          <w:sz w:val="22"/>
        </w:rPr>
        <w:tab/>
        <w:t xml:space="preserve">D. Meekins and et. al., </w:t>
      </w:r>
      <w:r w:rsidRPr="00211013">
        <w:rPr>
          <w:rFonts w:ascii="Calibri" w:hAnsi="Calibri"/>
          <w:i/>
          <w:iCs/>
          <w:noProof/>
          <w:sz w:val="22"/>
        </w:rPr>
        <w:t>Policy for Fracture Toughness Testing Requirements for Pressure Systems and Components at Low Cryogenic Temperatures</w:t>
      </w:r>
      <w:r w:rsidRPr="00211013">
        <w:rPr>
          <w:rFonts w:ascii="Calibri" w:hAnsi="Calibri"/>
          <w:noProof/>
          <w:sz w:val="22"/>
        </w:rPr>
        <w:t xml:space="preserve"> (2010).</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5]</w:t>
      </w:r>
      <w:r w:rsidRPr="00211013">
        <w:rPr>
          <w:rFonts w:ascii="Calibri" w:hAnsi="Calibri"/>
          <w:noProof/>
          <w:sz w:val="22"/>
        </w:rPr>
        <w:tab/>
        <w:t xml:space="preserve">D. Meekins, K. Welch, R. J. Holt, and C. Keith, </w:t>
      </w:r>
      <w:r w:rsidRPr="00211013">
        <w:rPr>
          <w:rFonts w:ascii="Calibri" w:hAnsi="Calibri"/>
          <w:i/>
          <w:iCs/>
          <w:noProof/>
          <w:sz w:val="22"/>
        </w:rPr>
        <w:t>Hall A Tritium Target System</w:t>
      </w:r>
      <w:r w:rsidRPr="00211013">
        <w:rPr>
          <w:rFonts w:ascii="Calibri" w:hAnsi="Calibri"/>
          <w:noProof/>
          <w:sz w:val="22"/>
        </w:rPr>
        <w:t xml:space="preserve"> (2015).</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6]</w:t>
      </w:r>
      <w:r w:rsidRPr="00211013">
        <w:rPr>
          <w:rFonts w:ascii="Calibri" w:hAnsi="Calibri"/>
          <w:noProof/>
          <w:sz w:val="22"/>
        </w:rPr>
        <w:tab/>
        <w:t xml:space="preserve">D. Meekins, </w:t>
      </w:r>
      <w:r w:rsidRPr="00211013">
        <w:rPr>
          <w:rFonts w:ascii="Calibri" w:hAnsi="Calibri"/>
          <w:i/>
          <w:iCs/>
          <w:noProof/>
          <w:sz w:val="22"/>
        </w:rPr>
        <w:t>Estimated Tritium Pressure, Solubility, and Permeation in Cell</w:t>
      </w:r>
      <w:r w:rsidRPr="00211013">
        <w:rPr>
          <w:rFonts w:ascii="Calibri" w:hAnsi="Calibri"/>
          <w:noProof/>
          <w:sz w:val="22"/>
        </w:rPr>
        <w:t xml:space="preserve"> (2015).</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7]</w:t>
      </w:r>
      <w:r w:rsidRPr="00211013">
        <w:rPr>
          <w:rFonts w:ascii="Calibri" w:hAnsi="Calibri"/>
          <w:noProof/>
          <w:sz w:val="22"/>
        </w:rPr>
        <w:tab/>
        <w:t xml:space="preserve">R. J. Holt, R. E. Ricker, and D. Meekins, </w:t>
      </w:r>
      <w:r w:rsidRPr="00211013">
        <w:rPr>
          <w:rFonts w:ascii="Calibri" w:hAnsi="Calibri"/>
          <w:i/>
          <w:iCs/>
          <w:noProof/>
          <w:sz w:val="22"/>
        </w:rPr>
        <w:t>Tritium Permeability of the Al Target Cell</w:t>
      </w:r>
      <w:r w:rsidRPr="00211013">
        <w:rPr>
          <w:rFonts w:ascii="Calibri" w:hAnsi="Calibri"/>
          <w:noProof/>
          <w:sz w:val="22"/>
        </w:rPr>
        <w:t xml:space="preserve"> (2012).</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8]</w:t>
      </w:r>
      <w:r w:rsidRPr="00211013">
        <w:rPr>
          <w:rFonts w:ascii="Calibri" w:hAnsi="Calibri"/>
          <w:noProof/>
          <w:sz w:val="22"/>
        </w:rPr>
        <w:tab/>
        <w:t xml:space="preserve">D. Meekins, </w:t>
      </w:r>
      <w:r w:rsidRPr="00211013">
        <w:rPr>
          <w:rFonts w:ascii="Calibri" w:hAnsi="Calibri"/>
          <w:i/>
          <w:iCs/>
          <w:noProof/>
          <w:sz w:val="22"/>
        </w:rPr>
        <w:t>Tritium Target General Target Cell Calculations (Code)</w:t>
      </w:r>
      <w:r w:rsidRPr="00211013">
        <w:rPr>
          <w:rFonts w:ascii="Calibri" w:hAnsi="Calibri"/>
          <w:noProof/>
          <w:sz w:val="22"/>
        </w:rPr>
        <w:t xml:space="preserve"> (2015).</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9]</w:t>
      </w:r>
      <w:r w:rsidRPr="00211013">
        <w:rPr>
          <w:rFonts w:ascii="Calibri" w:hAnsi="Calibri"/>
          <w:noProof/>
          <w:sz w:val="22"/>
        </w:rPr>
        <w:tab/>
        <w:t xml:space="preserve">D. Meekins, </w:t>
      </w:r>
      <w:r w:rsidRPr="00211013">
        <w:rPr>
          <w:rFonts w:ascii="Calibri" w:hAnsi="Calibri"/>
          <w:i/>
          <w:iCs/>
          <w:noProof/>
          <w:sz w:val="22"/>
        </w:rPr>
        <w:t>Thermal Stress Analysis in Entrance Window</w:t>
      </w:r>
      <w:r w:rsidRPr="00211013">
        <w:rPr>
          <w:rFonts w:ascii="Calibri" w:hAnsi="Calibri"/>
          <w:noProof/>
          <w:sz w:val="22"/>
        </w:rPr>
        <w:t xml:space="preserve"> (2015).</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10]</w:t>
      </w:r>
      <w:r w:rsidRPr="00211013">
        <w:rPr>
          <w:rFonts w:ascii="Calibri" w:hAnsi="Calibri"/>
          <w:noProof/>
          <w:sz w:val="22"/>
        </w:rPr>
        <w:tab/>
        <w:t xml:space="preserve">D. Meekins, </w:t>
      </w:r>
      <w:r w:rsidRPr="00211013">
        <w:rPr>
          <w:rFonts w:ascii="Calibri" w:hAnsi="Calibri"/>
          <w:i/>
          <w:iCs/>
          <w:noProof/>
          <w:sz w:val="22"/>
        </w:rPr>
        <w:t>Thermal Stress Analysis of Main Body Author</w:t>
      </w:r>
      <w:r w:rsidRPr="00211013">
        <w:rPr>
          <w:rFonts w:ascii="Calibri" w:hAnsi="Calibri"/>
          <w:noProof/>
          <w:sz w:val="22"/>
        </w:rPr>
        <w:t xml:space="preserve"> (2015).</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11]</w:t>
      </w:r>
      <w:r w:rsidRPr="00211013">
        <w:rPr>
          <w:rFonts w:ascii="Calibri" w:hAnsi="Calibri"/>
          <w:noProof/>
          <w:sz w:val="22"/>
        </w:rPr>
        <w:tab/>
        <w:t xml:space="preserve">K. Welch, </w:t>
      </w:r>
      <w:r w:rsidRPr="00211013">
        <w:rPr>
          <w:rFonts w:ascii="Calibri" w:hAnsi="Calibri"/>
          <w:i/>
          <w:iCs/>
          <w:noProof/>
          <w:sz w:val="22"/>
        </w:rPr>
        <w:t>Thomas Jefferson National Accelerator Facility Jefferson Lab Process for Release of Material From Radiological Control</w:t>
      </w:r>
      <w:r w:rsidRPr="00211013">
        <w:rPr>
          <w:rFonts w:ascii="Calibri" w:hAnsi="Calibri"/>
          <w:noProof/>
          <w:sz w:val="22"/>
        </w:rPr>
        <w:t xml:space="preserve"> (2010).</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12]</w:t>
      </w:r>
      <w:r w:rsidRPr="00211013">
        <w:rPr>
          <w:rFonts w:ascii="Calibri" w:hAnsi="Calibri"/>
          <w:noProof/>
          <w:sz w:val="22"/>
        </w:rPr>
        <w:tab/>
        <w:t xml:space="preserve">K. Welch, E. Abkemeier, and B. May, </w:t>
      </w:r>
      <w:r w:rsidRPr="00211013">
        <w:rPr>
          <w:rFonts w:ascii="Calibri" w:hAnsi="Calibri"/>
          <w:i/>
          <w:iCs/>
          <w:noProof/>
          <w:sz w:val="22"/>
        </w:rPr>
        <w:t>Technical Basis Document for Radioactivity Limits in Liquids as a Result of Activation or Contamination</w:t>
      </w:r>
      <w:r w:rsidRPr="00211013">
        <w:rPr>
          <w:rFonts w:ascii="Calibri" w:hAnsi="Calibri"/>
          <w:noProof/>
          <w:sz w:val="22"/>
        </w:rPr>
        <w:t xml:space="preserve"> (2006).</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13]</w:t>
      </w:r>
      <w:r w:rsidRPr="00211013">
        <w:rPr>
          <w:rFonts w:ascii="Calibri" w:hAnsi="Calibri"/>
          <w:noProof/>
          <w:sz w:val="22"/>
        </w:rPr>
        <w:tab/>
        <w:t>P. Y. Pan and L. D. Rigdon, LANL (1996).</w:t>
      </w:r>
    </w:p>
    <w:p w:rsidR="00211013" w:rsidRPr="00211013" w:rsidRDefault="00211013">
      <w:pPr>
        <w:pStyle w:val="NormalWeb"/>
        <w:ind w:left="640" w:hanging="640"/>
        <w:divId w:val="365177607"/>
        <w:rPr>
          <w:rFonts w:ascii="Calibri" w:hAnsi="Calibri"/>
          <w:noProof/>
          <w:sz w:val="22"/>
        </w:rPr>
      </w:pPr>
      <w:r w:rsidRPr="00211013">
        <w:rPr>
          <w:rFonts w:ascii="Calibri" w:hAnsi="Calibri"/>
          <w:noProof/>
          <w:sz w:val="22"/>
        </w:rPr>
        <w:t>[14]</w:t>
      </w:r>
      <w:r w:rsidRPr="00211013">
        <w:rPr>
          <w:rFonts w:ascii="Calibri" w:hAnsi="Calibri"/>
          <w:noProof/>
          <w:sz w:val="22"/>
        </w:rPr>
        <w:tab/>
        <w:t xml:space="preserve">E. J. Beise, B. Brajuskovic, R. J. Holt, A. Ktrama, W. Korsch, T. O’Conner, G. G. Petratos, R. Ransome, P. Solvignon, and B. Wojtsekhowski, </w:t>
      </w:r>
      <w:r w:rsidRPr="00211013">
        <w:rPr>
          <w:rFonts w:ascii="Calibri" w:hAnsi="Calibri"/>
          <w:i/>
          <w:iCs/>
          <w:noProof/>
          <w:sz w:val="22"/>
        </w:rPr>
        <w:t>Tritium Gas Target Hazard Analysis for Jefferson Lab</w:t>
      </w:r>
      <w:r w:rsidRPr="00211013">
        <w:rPr>
          <w:rFonts w:ascii="Calibri" w:hAnsi="Calibri"/>
          <w:noProof/>
          <w:sz w:val="22"/>
        </w:rPr>
        <w:t xml:space="preserve"> (2012). </w:t>
      </w:r>
    </w:p>
    <w:p w:rsidR="00B86E41" w:rsidRPr="00B86E41" w:rsidRDefault="00B86E41" w:rsidP="00B86E41">
      <w:r>
        <w:fldChar w:fldCharType="end"/>
      </w:r>
    </w:p>
    <w:p w:rsidR="00BC7470" w:rsidRPr="0016227F" w:rsidRDefault="00BC7470" w:rsidP="00BC7470"/>
    <w:p w:rsidR="00FA298A" w:rsidRDefault="00FA298A"/>
    <w:sectPr w:rsidR="00FA29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470"/>
    <w:rsid w:val="00211013"/>
    <w:rsid w:val="0024022F"/>
    <w:rsid w:val="00995A17"/>
    <w:rsid w:val="00B80363"/>
    <w:rsid w:val="00B86E41"/>
    <w:rsid w:val="00BC7470"/>
    <w:rsid w:val="00FA298A"/>
    <w:rsid w:val="00FC1E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470"/>
    <w:pPr>
      <w:widowControl w:val="0"/>
    </w:pPr>
  </w:style>
  <w:style w:type="paragraph" w:styleId="Heading1">
    <w:name w:val="heading 1"/>
    <w:basedOn w:val="Normal"/>
    <w:next w:val="Normal"/>
    <w:link w:val="Heading1Char"/>
    <w:uiPriority w:val="9"/>
    <w:qFormat/>
    <w:rsid w:val="00BC7470"/>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BC7470"/>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BC7470"/>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BC7470"/>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7470"/>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BC7470"/>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BC7470"/>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BC7470"/>
    <w:rPr>
      <w:rFonts w:asciiTheme="majorHAnsi" w:eastAsiaTheme="majorEastAsia" w:hAnsiTheme="majorHAnsi" w:cstheme="majorBidi"/>
      <w:b/>
      <w:iCs/>
      <w:color w:val="000000" w:themeColor="text1"/>
    </w:rPr>
  </w:style>
  <w:style w:type="paragraph" w:styleId="ListParagraph">
    <w:name w:val="List Paragraph"/>
    <w:basedOn w:val="Normal"/>
    <w:uiPriority w:val="34"/>
    <w:qFormat/>
    <w:rsid w:val="00BC7470"/>
    <w:pPr>
      <w:ind w:left="720"/>
      <w:contextualSpacing/>
    </w:pPr>
  </w:style>
  <w:style w:type="paragraph" w:styleId="Title">
    <w:name w:val="Title"/>
    <w:basedOn w:val="Normal"/>
    <w:next w:val="Normal"/>
    <w:link w:val="TitleChar"/>
    <w:uiPriority w:val="10"/>
    <w:qFormat/>
    <w:rsid w:val="00BC74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7470"/>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B86E41"/>
    <w:pPr>
      <w:widowControl/>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470"/>
    <w:pPr>
      <w:widowControl w:val="0"/>
    </w:pPr>
  </w:style>
  <w:style w:type="paragraph" w:styleId="Heading1">
    <w:name w:val="heading 1"/>
    <w:basedOn w:val="Normal"/>
    <w:next w:val="Normal"/>
    <w:link w:val="Heading1Char"/>
    <w:uiPriority w:val="9"/>
    <w:qFormat/>
    <w:rsid w:val="00BC7470"/>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BC7470"/>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BC7470"/>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BC7470"/>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7470"/>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BC7470"/>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BC7470"/>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BC7470"/>
    <w:rPr>
      <w:rFonts w:asciiTheme="majorHAnsi" w:eastAsiaTheme="majorEastAsia" w:hAnsiTheme="majorHAnsi" w:cstheme="majorBidi"/>
      <w:b/>
      <w:iCs/>
      <w:color w:val="000000" w:themeColor="text1"/>
    </w:rPr>
  </w:style>
  <w:style w:type="paragraph" w:styleId="ListParagraph">
    <w:name w:val="List Paragraph"/>
    <w:basedOn w:val="Normal"/>
    <w:uiPriority w:val="34"/>
    <w:qFormat/>
    <w:rsid w:val="00BC7470"/>
    <w:pPr>
      <w:ind w:left="720"/>
      <w:contextualSpacing/>
    </w:pPr>
  </w:style>
  <w:style w:type="paragraph" w:styleId="Title">
    <w:name w:val="Title"/>
    <w:basedOn w:val="Normal"/>
    <w:next w:val="Normal"/>
    <w:link w:val="TitleChar"/>
    <w:uiPriority w:val="10"/>
    <w:qFormat/>
    <w:rsid w:val="00BC74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7470"/>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B86E41"/>
    <w:pPr>
      <w:widowControl/>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624824">
      <w:bodyDiv w:val="1"/>
      <w:marLeft w:val="0"/>
      <w:marRight w:val="0"/>
      <w:marTop w:val="0"/>
      <w:marBottom w:val="0"/>
      <w:divBdr>
        <w:top w:val="none" w:sz="0" w:space="0" w:color="auto"/>
        <w:left w:val="none" w:sz="0" w:space="0" w:color="auto"/>
        <w:bottom w:val="none" w:sz="0" w:space="0" w:color="auto"/>
        <w:right w:val="none" w:sz="0" w:space="0" w:color="auto"/>
      </w:divBdr>
      <w:divsChild>
        <w:div w:id="991300456">
          <w:marLeft w:val="0"/>
          <w:marRight w:val="0"/>
          <w:marTop w:val="0"/>
          <w:marBottom w:val="0"/>
          <w:divBdr>
            <w:top w:val="none" w:sz="0" w:space="0" w:color="auto"/>
            <w:left w:val="none" w:sz="0" w:space="0" w:color="auto"/>
            <w:bottom w:val="none" w:sz="0" w:space="0" w:color="auto"/>
            <w:right w:val="none" w:sz="0" w:space="0" w:color="auto"/>
          </w:divBdr>
          <w:divsChild>
            <w:div w:id="36517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D189F-5795-48FB-9AA1-2E7414D24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7255</Words>
  <Characters>41359</Characters>
  <Application>Microsoft Office Word</Application>
  <DocSecurity>0</DocSecurity>
  <Lines>344</Lines>
  <Paragraphs>97</Paragraphs>
  <ScaleCrop>false</ScaleCrop>
  <Company/>
  <LinksUpToDate>false</LinksUpToDate>
  <CharactersWithSpaces>48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avid Meekins</cp:lastModifiedBy>
  <cp:revision>7</cp:revision>
  <dcterms:created xsi:type="dcterms:W3CDTF">2015-09-09T02:19:00Z</dcterms:created>
  <dcterms:modified xsi:type="dcterms:W3CDTF">2015-09-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Citation Style_1">
    <vt:lpwstr>http://www.zotero.org/styles/american-physics-society</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